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A9E15" w14:textId="025BE2A7" w:rsidR="00ED225F" w:rsidRPr="00C44DC2" w:rsidRDefault="00ED225F">
      <w:pPr>
        <w:rPr>
          <w:rFonts w:ascii="Times New Roman" w:hAnsi="Times New Roman" w:cs="Times New Roman"/>
          <w:b/>
        </w:rPr>
      </w:pPr>
      <w:bookmarkStart w:id="0" w:name="_Hlk491082280"/>
      <w:bookmarkEnd w:id="0"/>
    </w:p>
    <w:p w14:paraId="1A12D6B2" w14:textId="5FC31CB8" w:rsidR="00ED225F" w:rsidRPr="00C44DC2" w:rsidRDefault="00ED225F">
      <w:pPr>
        <w:rPr>
          <w:rFonts w:ascii="Times New Roman" w:hAnsi="Times New Roman" w:cs="Times New Roman"/>
          <w:b/>
        </w:rPr>
      </w:pPr>
    </w:p>
    <w:p w14:paraId="52C5935F" w14:textId="77777777" w:rsidR="00ED225F" w:rsidRPr="00C44DC2" w:rsidRDefault="00ED225F" w:rsidP="00ED225F">
      <w:pPr>
        <w:jc w:val="center"/>
        <w:rPr>
          <w:rFonts w:ascii="Times New Roman" w:hAnsi="Times New Roman" w:cs="Times New Roman"/>
          <w:b/>
        </w:rPr>
      </w:pPr>
    </w:p>
    <w:p w14:paraId="7FC8C3C7" w14:textId="77777777" w:rsidR="00ED225F" w:rsidRPr="00C44DC2" w:rsidRDefault="00ED225F" w:rsidP="00ED225F">
      <w:pPr>
        <w:jc w:val="center"/>
        <w:rPr>
          <w:rFonts w:ascii="Times New Roman" w:hAnsi="Times New Roman" w:cs="Times New Roman"/>
          <w:b/>
        </w:rPr>
      </w:pPr>
    </w:p>
    <w:p w14:paraId="602CF681" w14:textId="77777777" w:rsidR="00ED225F" w:rsidRPr="00C44DC2" w:rsidRDefault="00ED225F" w:rsidP="00ED225F">
      <w:pPr>
        <w:jc w:val="center"/>
        <w:rPr>
          <w:rFonts w:ascii="Times New Roman" w:hAnsi="Times New Roman" w:cs="Times New Roman"/>
          <w:b/>
        </w:rPr>
      </w:pPr>
    </w:p>
    <w:p w14:paraId="7F0A1F5B" w14:textId="77777777" w:rsidR="00ED225F" w:rsidRPr="00C44DC2" w:rsidRDefault="00ED225F" w:rsidP="00ED225F">
      <w:pPr>
        <w:jc w:val="center"/>
        <w:rPr>
          <w:rFonts w:ascii="Times New Roman" w:hAnsi="Times New Roman" w:cs="Times New Roman"/>
          <w:b/>
        </w:rPr>
      </w:pPr>
    </w:p>
    <w:p w14:paraId="40D9C95E" w14:textId="77777777" w:rsidR="00ED225F" w:rsidRPr="00C44DC2" w:rsidRDefault="00ED225F" w:rsidP="00ED225F">
      <w:pPr>
        <w:jc w:val="center"/>
        <w:rPr>
          <w:rFonts w:ascii="Times New Roman" w:hAnsi="Times New Roman" w:cs="Times New Roman"/>
          <w:b/>
        </w:rPr>
      </w:pPr>
    </w:p>
    <w:p w14:paraId="1BB1A3ED" w14:textId="77777777" w:rsidR="00ED225F" w:rsidRPr="00C44DC2" w:rsidRDefault="00ED225F" w:rsidP="00ED225F">
      <w:pPr>
        <w:jc w:val="center"/>
        <w:rPr>
          <w:rFonts w:ascii="Times New Roman" w:hAnsi="Times New Roman" w:cs="Times New Roman"/>
          <w:b/>
        </w:rPr>
      </w:pPr>
    </w:p>
    <w:p w14:paraId="25A38370" w14:textId="77777777" w:rsidR="00ED225F" w:rsidRPr="00C44DC2" w:rsidRDefault="00ED225F" w:rsidP="00ED225F">
      <w:pPr>
        <w:jc w:val="center"/>
        <w:rPr>
          <w:rFonts w:ascii="Times New Roman" w:hAnsi="Times New Roman" w:cs="Times New Roman"/>
          <w:b/>
        </w:rPr>
      </w:pPr>
    </w:p>
    <w:p w14:paraId="59216EB8" w14:textId="77777777" w:rsidR="00ED225F" w:rsidRPr="00C44DC2" w:rsidRDefault="00ED225F" w:rsidP="00ED225F">
      <w:pPr>
        <w:jc w:val="center"/>
        <w:rPr>
          <w:rFonts w:ascii="Times New Roman" w:hAnsi="Times New Roman" w:cs="Times New Roman"/>
          <w:b/>
        </w:rPr>
      </w:pPr>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ED225F">
      <w:pPr>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2E75BAE7"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1</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07341B59" w:rsidR="00ED225F" w:rsidRPr="00C44DC2" w:rsidRDefault="00C0527A" w:rsidP="00ED225F">
      <w:pPr>
        <w:jc w:val="center"/>
        <w:rPr>
          <w:rFonts w:ascii="Times New Roman" w:hAnsi="Times New Roman" w:cs="Times New Roman"/>
          <w:b/>
          <w:sz w:val="40"/>
          <w:szCs w:val="40"/>
        </w:rPr>
      </w:pPr>
      <w:r w:rsidRPr="00C44DC2">
        <w:rPr>
          <w:rFonts w:ascii="Times New Roman" w:hAnsi="Times New Roman" w:cs="Times New Roman"/>
          <w:b/>
          <w:sz w:val="40"/>
          <w:szCs w:val="40"/>
        </w:rPr>
        <w:t>September 20</w:t>
      </w:r>
      <w:r w:rsidR="00ED225F" w:rsidRPr="00C44DC2">
        <w:rPr>
          <w:rFonts w:ascii="Times New Roman" w:hAnsi="Times New Roman" w:cs="Times New Roman"/>
          <w:b/>
          <w:sz w:val="40"/>
          <w:szCs w:val="40"/>
        </w:rPr>
        <w:t>17</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77777777" w:rsidR="0017415F" w:rsidRPr="00C44DC2"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p w14:paraId="17A4AA96" w14:textId="0DD87C74" w:rsidR="00B01643" w:rsidRPr="00C44DC2" w:rsidRDefault="004408D7">
      <w:pPr>
        <w:rPr>
          <w:rFonts w:ascii="Times New Roman" w:hAnsi="Times New Roman" w:cs="Times New Roman"/>
          <w:b/>
          <w:sz w:val="40"/>
          <w:szCs w:val="40"/>
          <w:u w:val="single"/>
        </w:rPr>
      </w:pPr>
      <w:r w:rsidRPr="00C44DC2">
        <w:rPr>
          <w:rFonts w:ascii="Times New Roman" w:hAnsi="Times New Roman" w:cs="Times New Roman"/>
          <w:b/>
          <w:sz w:val="40"/>
          <w:szCs w:val="40"/>
          <w:u w:val="single"/>
        </w:rPr>
        <w:lastRenderedPageBreak/>
        <w:t>What is BEAPP?</w:t>
      </w:r>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r w:rsidRPr="00C44DC2">
        <w:rPr>
          <w:rFonts w:ascii="Times New Roman" w:hAnsi="Times New Roman" w:cs="Times New Roman"/>
        </w:rPr>
        <w:t xml:space="preserve">Matlab-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0D6DF8" w:rsidP="00BB068A">
      <w:pPr>
        <w:pStyle w:val="ListParagraph"/>
        <w:numPr>
          <w:ilvl w:val="0"/>
          <w:numId w:val="4"/>
        </w:numPr>
        <w:autoSpaceDE w:val="0"/>
        <w:autoSpaceDN w:val="0"/>
        <w:adjustRightInd w:val="0"/>
        <w:rPr>
          <w:rStyle w:val="Hyperlink"/>
          <w:rFonts w:ascii="Times New Roman" w:hAnsi="Times New Roman" w:cs="Times New Roman"/>
          <w:color w:val="auto"/>
          <w:u w:val="none"/>
        </w:rPr>
      </w:pPr>
      <w:hyperlink r:id="rId7"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457D8D2F" w:rsidR="00E07A82" w:rsidRPr="00C44DC2" w:rsidRDefault="00E07A82"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Cleanline</w:t>
      </w:r>
    </w:p>
    <w:p w14:paraId="671F9452" w14:textId="158DB717"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Resampling </w:t>
      </w:r>
    </w:p>
    <w:p w14:paraId="78B59B49" w14:textId="79D032F7" w:rsidR="00BB068A" w:rsidRPr="00C44DC2" w:rsidRDefault="001A196D" w:rsidP="00BB068A">
      <w:pPr>
        <w:pStyle w:val="ListParagraph"/>
        <w:numPr>
          <w:ilvl w:val="0"/>
          <w:numId w:val="4"/>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8"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BB068A">
      <w:pPr>
        <w:pStyle w:val="ListParagraph"/>
        <w:numPr>
          <w:ilvl w:val="0"/>
          <w:numId w:val="4"/>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F059B64"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Cleanline to remove line noise</w:t>
      </w:r>
    </w:p>
    <w:p w14:paraId="0481B4E6" w14:textId="21971E8D"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6C1B61">
      <w:pPr>
        <w:pStyle w:val="ListParagraph"/>
        <w:numPr>
          <w:ilvl w:val="1"/>
          <w:numId w:val="4"/>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Average reference</w:t>
      </w:r>
    </w:p>
    <w:p w14:paraId="3246BEE4" w14:textId="1CF35D34" w:rsidR="004B0F1A" w:rsidRPr="00C44DC2" w:rsidRDefault="0049434B" w:rsidP="00D32D51">
      <w:pPr>
        <w:pStyle w:val="ListParagraph"/>
        <w:numPr>
          <w:ilvl w:val="0"/>
          <w:numId w:val="4"/>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e</w:t>
      </w:r>
      <w:r w:rsidRPr="00C44DC2">
        <w:rPr>
          <w:rFonts w:ascii="Times New Roman" w:hAnsi="Times New Roman" w:cs="Times New Roman"/>
        </w:rPr>
        <w:t>ferencing</w:t>
      </w:r>
    </w:p>
    <w:p w14:paraId="639838A9" w14:textId="1B65DF65" w:rsidR="00D32D51" w:rsidRPr="00C44DC2" w:rsidRDefault="004B0F1A" w:rsidP="006C1B61">
      <w:pPr>
        <w:pStyle w:val="ListParagraph"/>
        <w:numPr>
          <w:ilvl w:val="1"/>
          <w:numId w:val="4"/>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6C1B61">
      <w:pPr>
        <w:pStyle w:val="ListParagraph"/>
        <w:numPr>
          <w:ilvl w:val="1"/>
          <w:numId w:val="4"/>
        </w:numPr>
        <w:rPr>
          <w:rFonts w:ascii="Times New Roman" w:hAnsi="Times New Roman" w:cs="Times New Roman"/>
        </w:rPr>
      </w:pPr>
      <w:r w:rsidRPr="00C44DC2">
        <w:rPr>
          <w:rFonts w:ascii="Times New Roman" w:hAnsi="Times New Roman" w:cs="Times New Roman"/>
        </w:rPr>
        <w:t>Average re-referencing</w:t>
      </w:r>
    </w:p>
    <w:p w14:paraId="0D6EBB56" w14:textId="12BF9E58" w:rsidR="00936220" w:rsidRPr="00C44DC2" w:rsidRDefault="00936220" w:rsidP="006C1B61">
      <w:pPr>
        <w:pStyle w:val="ListParagraph"/>
        <w:numPr>
          <w:ilvl w:val="1"/>
          <w:numId w:val="4"/>
        </w:numPr>
        <w:rPr>
          <w:rFonts w:ascii="Times New Roman" w:hAnsi="Times New Roman" w:cs="Times New Roman"/>
        </w:rPr>
      </w:pPr>
      <w:r w:rsidRPr="00C44DC2">
        <w:rPr>
          <w:rFonts w:ascii="Times New Roman" w:hAnsi="Times New Roman" w:cs="Times New Roman"/>
        </w:rPr>
        <w:t>Reference to individual or subset of electrodes</w:t>
      </w:r>
    </w:p>
    <w:p w14:paraId="1D6A502B" w14:textId="45EC7399" w:rsidR="004B0F1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Matlab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4FDBA29" w14:textId="12A74772" w:rsidR="000B7832" w:rsidRDefault="000B7832" w:rsidP="004E1615">
      <w:pPr>
        <w:pStyle w:val="ListParagraph"/>
        <w:numPr>
          <w:ilvl w:val="0"/>
          <w:numId w:val="5"/>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45131F47" w:rsidR="00C44DC2" w:rsidRPr="00C44DC2" w:rsidRDefault="00C44DC2" w:rsidP="004E1615">
      <w:pPr>
        <w:pStyle w:val="ListParagraph"/>
        <w:numPr>
          <w:ilvl w:val="0"/>
          <w:numId w:val="5"/>
        </w:numPr>
        <w:rPr>
          <w:rFonts w:ascii="Times New Roman" w:hAnsi="Times New Roman" w:cs="Times New Roman"/>
        </w:rPr>
      </w:pPr>
      <w:r>
        <w:rPr>
          <w:rFonts w:ascii="Times New Roman" w:hAnsi="Times New Roman" w:cs="Times New Roman"/>
        </w:rPr>
        <w:t>Reading files in directly from .bdf/.edf and .set files</w:t>
      </w:r>
    </w:p>
    <w:p w14:paraId="37976B28" w14:textId="4425B0D5" w:rsidR="00B01643" w:rsidRPr="00C44DC2" w:rsidRDefault="00B01643" w:rsidP="004E1615">
      <w:pPr>
        <w:pStyle w:val="ListParagraph"/>
        <w:numPr>
          <w:ilvl w:val="0"/>
          <w:numId w:val="5"/>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4E1615">
      <w:pPr>
        <w:pStyle w:val="ListParagraph"/>
        <w:numPr>
          <w:ilvl w:val="0"/>
          <w:numId w:val="5"/>
        </w:numPr>
        <w:rPr>
          <w:rFonts w:ascii="Times New Roman" w:hAnsi="Times New Roman" w:cs="Times New Roman"/>
        </w:rPr>
      </w:pPr>
      <w:r w:rsidRPr="00C44DC2">
        <w:rPr>
          <w:rFonts w:ascii="Times New Roman" w:hAnsi="Times New Roman" w:cs="Times New Roman"/>
        </w:rPr>
        <w:t>Phase lag index</w:t>
      </w:r>
    </w:p>
    <w:p w14:paraId="7E5BA867" w14:textId="7D3FE4CC" w:rsidR="004E1615" w:rsidRPr="00C44DC2" w:rsidRDefault="004E1615" w:rsidP="004E1615">
      <w:pPr>
        <w:pStyle w:val="ListParagraph"/>
        <w:numPr>
          <w:ilvl w:val="0"/>
          <w:numId w:val="5"/>
        </w:numPr>
        <w:rPr>
          <w:rFonts w:ascii="Times New Roman" w:hAnsi="Times New Roman" w:cs="Times New Roman"/>
        </w:rPr>
      </w:pPr>
      <w:r w:rsidRPr="00C44DC2">
        <w:rPr>
          <w:rFonts w:ascii="Times New Roman" w:hAnsi="Times New Roman" w:cs="Times New Roman"/>
        </w:rPr>
        <w:t>Baseline with conditions (</w:t>
      </w:r>
      <w:r w:rsidR="00EB5FCB" w:rsidRPr="00C44DC2">
        <w:rPr>
          <w:rFonts w:ascii="Times New Roman" w:hAnsi="Times New Roman" w:cs="Times New Roman"/>
        </w:rPr>
        <w:t>e.g.</w:t>
      </w:r>
      <w:r w:rsidRPr="00C44DC2">
        <w:rPr>
          <w:rFonts w:ascii="Times New Roman" w:hAnsi="Times New Roman" w:cs="Times New Roman"/>
        </w:rPr>
        <w:t xml:space="preserve"> eyes open and eyes closed)</w:t>
      </w:r>
    </w:p>
    <w:p w14:paraId="3A1B1056" w14:textId="2D5FE84C" w:rsidR="004E1615" w:rsidRPr="00C44DC2" w:rsidRDefault="00B01643" w:rsidP="000B7832">
      <w:pPr>
        <w:pStyle w:val="ListParagraph"/>
        <w:numPr>
          <w:ilvl w:val="0"/>
          <w:numId w:val="5"/>
        </w:numPr>
        <w:rPr>
          <w:rFonts w:ascii="Times New Roman" w:hAnsi="Times New Roman" w:cs="Times New Roman"/>
        </w:rPr>
      </w:pPr>
      <w:r w:rsidRPr="00C44DC2">
        <w:rPr>
          <w:rFonts w:ascii="Times New Roman" w:hAnsi="Times New Roman" w:cs="Times New Roman"/>
        </w:rPr>
        <w:t>Topoplotting outputs</w:t>
      </w:r>
      <w:r w:rsidR="005210B4">
        <w:rPr>
          <w:rFonts w:ascii="Times New Roman" w:hAnsi="Times New Roman" w:cs="Times New Roman"/>
        </w:rPr>
        <w:t xml:space="preserve"> with mixed source acquisition layouts/ number of channels</w:t>
      </w:r>
    </w:p>
    <w:p w14:paraId="40148BF4" w14:textId="39F22700" w:rsidR="00B01643" w:rsidRPr="00C44DC2" w:rsidRDefault="00B01643" w:rsidP="004E1615">
      <w:pPr>
        <w:pStyle w:val="ListParagraph"/>
        <w:numPr>
          <w:ilvl w:val="0"/>
          <w:numId w:val="5"/>
        </w:numPr>
        <w:rPr>
          <w:rFonts w:ascii="Times New Roman" w:hAnsi="Times New Roman" w:cs="Times New Roman"/>
        </w:rPr>
      </w:pPr>
      <w:r w:rsidRPr="00C44DC2">
        <w:rPr>
          <w:rFonts w:ascii="Times New Roman" w:hAnsi="Times New Roman" w:cs="Times New Roman"/>
        </w:rPr>
        <w:t>Phase amplitude coupling</w:t>
      </w:r>
    </w:p>
    <w:p w14:paraId="3C795D88" w14:textId="17060200" w:rsidR="001A196D" w:rsidRPr="00C44DC2" w:rsidRDefault="001A196D" w:rsidP="004E1615">
      <w:pPr>
        <w:pStyle w:val="ListParagraph"/>
        <w:numPr>
          <w:ilvl w:val="0"/>
          <w:numId w:val="5"/>
        </w:numPr>
        <w:rPr>
          <w:rFonts w:ascii="Times New Roman" w:hAnsi="Times New Roman" w:cs="Times New Roman"/>
        </w:rPr>
      </w:pPr>
      <w:r w:rsidRPr="00C44DC2">
        <w:rPr>
          <w:rFonts w:ascii="Times New Roman" w:hAnsi="Times New Roman" w:cs="Times New Roman"/>
        </w:rPr>
        <w:t>GUI for user inputs</w:t>
      </w:r>
    </w:p>
    <w:p w14:paraId="163351AE" w14:textId="49D13496" w:rsidR="00C0527A" w:rsidRPr="00C44DC2" w:rsidRDefault="00C0527A" w:rsidP="004E1615">
      <w:pPr>
        <w:pStyle w:val="ListParagraph"/>
        <w:numPr>
          <w:ilvl w:val="0"/>
          <w:numId w:val="5"/>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pPr>
        <w:rPr>
          <w:rFonts w:ascii="Times New Roman" w:hAnsi="Times New Roman" w:cs="Times New Roman"/>
          <w:b/>
          <w:sz w:val="40"/>
          <w:szCs w:val="40"/>
          <w:u w:val="single"/>
        </w:rPr>
      </w:pPr>
      <w:bookmarkStart w:id="1" w:name="Start_Up_Guide"/>
      <w:r w:rsidRPr="00C44DC2">
        <w:rPr>
          <w:rFonts w:ascii="Times New Roman" w:hAnsi="Times New Roman" w:cs="Times New Roman"/>
          <w:b/>
          <w:sz w:val="40"/>
          <w:szCs w:val="40"/>
          <w:u w:val="single"/>
        </w:rPr>
        <w:lastRenderedPageBreak/>
        <w:t>Start-Up Guide</w:t>
      </w:r>
      <w:r w:rsidR="004408D7" w:rsidRPr="00C44DC2">
        <w:rPr>
          <w:rFonts w:ascii="Times New Roman" w:hAnsi="Times New Roman" w:cs="Times New Roman"/>
          <w:b/>
          <w:sz w:val="40"/>
          <w:szCs w:val="40"/>
          <w:u w:val="single"/>
        </w:rPr>
        <w:t>:</w:t>
      </w:r>
    </w:p>
    <w:bookmarkEnd w:id="1"/>
    <w:p w14:paraId="191C5495" w14:textId="6EE5A634" w:rsidR="004408D7" w:rsidRPr="00C44DC2" w:rsidRDefault="004408D7">
      <w:pPr>
        <w:rPr>
          <w:rFonts w:ascii="Times New Roman" w:hAnsi="Times New Roman" w:cs="Times New Roman"/>
          <w:b/>
        </w:rPr>
      </w:pPr>
    </w:p>
    <w:p w14:paraId="315635BC" w14:textId="105987C1"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1BC4CC2A" w:rsidR="004765EE" w:rsidRPr="00C44DC2" w:rsidRDefault="00394ECA">
      <w:pPr>
        <w:rPr>
          <w:rFonts w:ascii="Times New Roman" w:hAnsi="Times New Roman" w:cs="Times New Roman"/>
        </w:rPr>
      </w:pPr>
      <w:r w:rsidRPr="00C44DC2">
        <w:rPr>
          <w:rFonts w:ascii="Times New Roman" w:hAnsi="Times New Roman" w:cs="Times New Roman"/>
        </w:rPr>
        <w:t>1. Make sure you have the software necessary for running BEAPP</w:t>
      </w:r>
      <w:r w:rsidR="004765EE" w:rsidRPr="00C44DC2">
        <w:rPr>
          <w:rFonts w:ascii="Times New Roman" w:hAnsi="Times New Roman" w:cs="Times New Roman"/>
        </w:rPr>
        <w:t>:</w:t>
      </w:r>
    </w:p>
    <w:p w14:paraId="5EFFC38C" w14:textId="0D153BED" w:rsidR="004765EE" w:rsidRPr="00C44DC2" w:rsidRDefault="00EB5FCB" w:rsidP="006C1B61">
      <w:pPr>
        <w:pStyle w:val="ListParagraph"/>
        <w:numPr>
          <w:ilvl w:val="0"/>
          <w:numId w:val="9"/>
        </w:numPr>
        <w:rPr>
          <w:rFonts w:ascii="Times New Roman" w:hAnsi="Times New Roman" w:cs="Times New Roman"/>
        </w:rPr>
      </w:pPr>
      <w:r w:rsidRPr="00C44DC2">
        <w:rPr>
          <w:rFonts w:ascii="Times New Roman" w:hAnsi="Times New Roman" w:cs="Times New Roman"/>
          <w:b/>
        </w:rPr>
        <w:t>Matlab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Matlab 2016a. Older versions of Matlab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3DEE1F32" w14:textId="10D3E96D" w:rsidR="00610E1B" w:rsidRPr="00C44DC2" w:rsidRDefault="004765EE" w:rsidP="006C1B61">
      <w:pPr>
        <w:pStyle w:val="ListParagraph"/>
        <w:numPr>
          <w:ilvl w:val="0"/>
          <w:numId w:val="9"/>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 downloaded from the </w:t>
      </w:r>
      <w:r w:rsidR="006814F5" w:rsidRPr="00C44DC2">
        <w:rPr>
          <w:rFonts w:ascii="Times New Roman" w:hAnsi="Times New Roman" w:cs="Times New Roman"/>
        </w:rPr>
        <w:t>Github</w:t>
      </w:r>
      <w:r w:rsidRPr="00C44DC2">
        <w:rPr>
          <w:rFonts w:ascii="Times New Roman" w:hAnsi="Times New Roman" w:cs="Times New Roman"/>
        </w:rPr>
        <w:t xml:space="preserve"> repository at </w:t>
      </w:r>
      <w:r w:rsidR="00E17D2A" w:rsidRPr="00C44DC2">
        <w:rPr>
          <w:rFonts w:ascii="Times New Roman" w:hAnsi="Times New Roman" w:cs="Times New Roman"/>
        </w:rPr>
        <w:t xml:space="preserve">_____.  </w:t>
      </w:r>
      <w:r w:rsidR="00610E1B" w:rsidRPr="00C44DC2">
        <w:rPr>
          <w:rFonts w:ascii="Times New Roman" w:hAnsi="Times New Roman" w:cs="Times New Roman"/>
        </w:rPr>
        <w:tab/>
      </w:r>
    </w:p>
    <w:p w14:paraId="070EAAD5" w14:textId="77777777" w:rsidR="00610E1B" w:rsidRPr="00C44DC2" w:rsidRDefault="00610E1B" w:rsidP="006C1B61">
      <w:pPr>
        <w:pStyle w:val="ListParagraph"/>
        <w:ind w:left="360"/>
        <w:rPr>
          <w:rFonts w:ascii="Times New Roman" w:hAnsi="Times New Roman" w:cs="Times New Roman"/>
          <w:b/>
        </w:rPr>
      </w:pPr>
    </w:p>
    <w:p w14:paraId="04F9CD2B" w14:textId="31B0F438" w:rsidR="00556853" w:rsidRPr="00C44DC2" w:rsidRDefault="006814F5" w:rsidP="00BC7A35">
      <w:pPr>
        <w:pStyle w:val="ListParagraph"/>
        <w:numPr>
          <w:ilvl w:val="0"/>
          <w:numId w:val="17"/>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 </w:t>
      </w:r>
    </w:p>
    <w:p w14:paraId="7E408C69" w14:textId="024126C2" w:rsidR="00556853" w:rsidRPr="00C44DC2" w:rsidRDefault="00556853" w:rsidP="006C1B61">
      <w:pPr>
        <w:rPr>
          <w:rFonts w:ascii="Times New Roman" w:hAnsi="Times New Roman" w:cs="Times New Roman"/>
        </w:rPr>
      </w:pPr>
      <w:r w:rsidRPr="00C44DC2">
        <w:rPr>
          <w:rFonts w:ascii="Times New Roman" w:hAnsi="Times New Roman" w:cs="Times New Roman"/>
        </w:rPr>
        <w:t>3. Place all of the EEG files you plan to process into a single folder on your computer.  Do not place them in the BEAPP directory.  BEAPP can currently handle the following types of files:</w:t>
      </w:r>
    </w:p>
    <w:p w14:paraId="499F6060" w14:textId="0B1EC71F" w:rsidR="00556853" w:rsidRPr="00C44DC2" w:rsidRDefault="00556853" w:rsidP="006C1B61">
      <w:pPr>
        <w:pStyle w:val="ListParagraph"/>
        <w:numPr>
          <w:ilvl w:val="0"/>
          <w:numId w:val="11"/>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Biosemi,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exports, but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from to handle .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mff format.</w:t>
      </w:r>
    </w:p>
    <w:p w14:paraId="277CD0D9" w14:textId="049E9D19" w:rsidR="00556853" w:rsidRPr="00C44DC2" w:rsidRDefault="00556853" w:rsidP="006C1B61">
      <w:pPr>
        <w:pStyle w:val="ListParagraph"/>
        <w:numPr>
          <w:ilvl w:val="0"/>
          <w:numId w:val="11"/>
        </w:numPr>
        <w:rPr>
          <w:rFonts w:ascii="Times New Roman" w:hAnsi="Times New Roman" w:cs="Times New Roman"/>
          <w:b/>
        </w:rPr>
      </w:pPr>
      <w:r w:rsidRPr="00C44DC2">
        <w:rPr>
          <w:rFonts w:ascii="Times New Roman" w:hAnsi="Times New Roman" w:cs="Times New Roman"/>
          <w:b/>
        </w:rPr>
        <w:t>.mff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files are typically exported from NetStation (EGI).</w:t>
      </w:r>
    </w:p>
    <w:p w14:paraId="53FD86CC" w14:textId="5431F06E" w:rsidR="008A47E8" w:rsidRPr="00C44DC2"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305C1536" w14:textId="77777777" w:rsidR="008A47E8" w:rsidRPr="00C44DC2" w:rsidRDefault="008A47E8" w:rsidP="006C1B61">
      <w:pPr>
        <w:tabs>
          <w:tab w:val="left" w:pos="1845"/>
        </w:tabs>
        <w:rPr>
          <w:rFonts w:ascii="Times New Roman" w:hAnsi="Times New Roman" w:cs="Times New Roman"/>
        </w:rPr>
      </w:pPr>
    </w:p>
    <w:p w14:paraId="37C3991A" w14:textId="438A354A" w:rsidR="008A47E8" w:rsidRPr="00C44DC2" w:rsidRDefault="008A47E8" w:rsidP="006C1B61">
      <w:pPr>
        <w:tabs>
          <w:tab w:val="left" w:pos="1845"/>
        </w:tabs>
        <w:rPr>
          <w:rFonts w:ascii="Times New Roman" w:hAnsi="Times New Roman" w:cs="Times New Roman"/>
        </w:rPr>
      </w:pPr>
      <w:r w:rsidRPr="00C44DC2">
        <w:rPr>
          <w:rFonts w:ascii="Times New Roman" w:hAnsi="Times New Roman" w:cs="Times New Roman"/>
        </w:rPr>
        <w:t>4. Set up tables with necessary information on each file.</w:t>
      </w:r>
      <w:r w:rsidR="00AD0A75" w:rsidRPr="00C44DC2">
        <w:rPr>
          <w:rFonts w:ascii="Times New Roman" w:hAnsi="Times New Roman" w:cs="Times New Roman"/>
        </w:rPr>
        <w:t xml:space="preserve">  Templates for these tables can be found in beapp/user_inputs</w:t>
      </w:r>
      <w:r w:rsidR="007C53E6" w:rsidRPr="00C44DC2">
        <w:rPr>
          <w:rFonts w:ascii="Times New Roman" w:hAnsi="Times New Roman" w:cs="Times New Roman"/>
        </w:rPr>
        <w:t>, and example scripts for generating them can be found in /reference_data/example_scripts</w:t>
      </w:r>
    </w:p>
    <w:p w14:paraId="1F7A2125" w14:textId="633D12D2" w:rsidR="008A47E8" w:rsidRPr="00C44DC2" w:rsidRDefault="008A47E8" w:rsidP="006C1B61">
      <w:pPr>
        <w:pStyle w:val="ListParagraph"/>
        <w:numPr>
          <w:ilvl w:val="0"/>
          <w:numId w:val="12"/>
        </w:numPr>
        <w:tabs>
          <w:tab w:val="left" w:pos="1845"/>
        </w:tabs>
        <w:rPr>
          <w:rFonts w:ascii="Times New Roman" w:hAnsi="Times New Roman" w:cs="Times New Roman"/>
        </w:rPr>
      </w:pPr>
      <w:r w:rsidRPr="00C44DC2">
        <w:rPr>
          <w:rFonts w:ascii="Times New Roman" w:hAnsi="Times New Roman" w:cs="Times New Roman"/>
        </w:rPr>
        <w:t>For .mat files, set up mat_file_info_table</w:t>
      </w:r>
      <w:r w:rsidR="00AD0A75" w:rsidRPr="00C44DC2">
        <w:rPr>
          <w:rFonts w:ascii="Times New Roman" w:hAnsi="Times New Roman" w:cs="Times New Roman"/>
        </w:rPr>
        <w:t>.mat</w:t>
      </w:r>
      <w:r w:rsidRPr="00C44DC2">
        <w:rPr>
          <w:rFonts w:ascii="Times New Roman" w:hAnsi="Times New Roman" w:cs="Times New Roman"/>
        </w:rPr>
        <w:t xml:space="preserve"> with the following information for each file:</w:t>
      </w:r>
    </w:p>
    <w:p w14:paraId="230243CE" w14:textId="56DA2BB8" w:rsidR="0029454D" w:rsidRPr="00C44DC2" w:rsidRDefault="0029454D"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beapp/user_inputs and type:</w:t>
      </w:r>
    </w:p>
    <w:p w14:paraId="0FED1C08" w14:textId="04969865"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mat_file_info_table.mat’,’mat_file_info_table’);</w:t>
      </w:r>
    </w:p>
    <w:p w14:paraId="0ACC12CE" w14:textId="61C38089" w:rsidR="00CC32B8" w:rsidRPr="00C44DC2" w:rsidRDefault="008A47E8" w:rsidP="006C1B61">
      <w:pPr>
        <w:pStyle w:val="ListParagraph"/>
        <w:numPr>
          <w:ilvl w:val="0"/>
          <w:numId w:val="12"/>
        </w:numPr>
        <w:tabs>
          <w:tab w:val="left" w:pos="1845"/>
        </w:tabs>
        <w:rPr>
          <w:rFonts w:ascii="Times New Roman" w:hAnsi="Times New Roman" w:cs="Times New Roman"/>
        </w:rPr>
      </w:pPr>
      <w:r w:rsidRPr="00C44DC2">
        <w:rPr>
          <w:rFonts w:ascii="Times New Roman" w:hAnsi="Times New Roman" w:cs="Times New Roman"/>
        </w:rPr>
        <w:t>For .mff files, you have the option to set up an mff_file_info_table</w:t>
      </w:r>
      <w:r w:rsidR="00AD0A75" w:rsidRPr="00C44DC2">
        <w:rPr>
          <w:rFonts w:ascii="Times New Roman" w:hAnsi="Times New Roman" w:cs="Times New Roman"/>
        </w:rPr>
        <w:t>.mat</w:t>
      </w:r>
      <w:r w:rsidRPr="00C44DC2">
        <w:rPr>
          <w:rFonts w:ascii="Times New Roman" w:hAnsi="Times New Roman" w:cs="Times New Roman"/>
        </w:rPr>
        <w:t xml:space="preserve"> with information about event offsets</w:t>
      </w:r>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have event offsets (or if these are already accounted for in your mff file), you do not need to set up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When you have edited this file as necessary, navigate to beapp/user_inputs and type:</w:t>
      </w:r>
    </w:p>
    <w:p w14:paraId="0F559983" w14:textId="56050A43" w:rsidR="008A47E8"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mff_file_info_table.mat’,’mff_file_info_table’);</w:t>
      </w:r>
    </w:p>
    <w:p w14:paraId="1FB0CA51" w14:textId="77777777" w:rsidR="008A47E8" w:rsidRPr="00C44DC2" w:rsidRDefault="008A47E8" w:rsidP="006C1B61">
      <w:pPr>
        <w:rPr>
          <w:rFonts w:ascii="Times New Roman" w:hAnsi="Times New Roman" w:cs="Times New Roman"/>
        </w:rPr>
      </w:pPr>
    </w:p>
    <w:p w14:paraId="1C7B03E0" w14:textId="6A5C50F6" w:rsidR="00556853" w:rsidRPr="00C44DC2" w:rsidRDefault="00556853" w:rsidP="006C1B61">
      <w:pPr>
        <w:rPr>
          <w:rFonts w:ascii="Times New Roman" w:hAnsi="Times New Roman" w:cs="Times New Roman"/>
          <w:i/>
        </w:rPr>
      </w:pPr>
      <w:r w:rsidRPr="00C44DC2">
        <w:rPr>
          <w:rFonts w:ascii="Times New Roman" w:hAnsi="Times New Roman" w:cs="Times New Roman"/>
        </w:rPr>
        <w:t xml:space="preserve">4. Choose </w:t>
      </w:r>
      <w:r w:rsidR="00AD0A75" w:rsidRPr="00C44DC2">
        <w:rPr>
          <w:rFonts w:ascii="Times New Roman" w:hAnsi="Times New Roman" w:cs="Times New Roman"/>
        </w:rPr>
        <w:t>how your EEG data will be processed.</w:t>
      </w:r>
      <w:r w:rsidR="00982D89" w:rsidRPr="00C44DC2">
        <w:rPr>
          <w:rFonts w:ascii="Times New Roman" w:hAnsi="Times New Roman" w:cs="Times New Roman"/>
        </w:rPr>
        <w:t xml:space="preserve">  The user inputs determine which modules to run, and the details of what will occur in those modules.  </w:t>
      </w:r>
      <w:r w:rsidR="00982D89" w:rsidRPr="00C44DC2">
        <w:rPr>
          <w:rFonts w:ascii="Times New Roman" w:hAnsi="Times New Roman" w:cs="Times New Roman"/>
          <w:i/>
        </w:rPr>
        <w:t>The majority of this user guide will focus on the details of these user inputs.</w:t>
      </w:r>
    </w:p>
    <w:p w14:paraId="4D66638B" w14:textId="39B32D14" w:rsidR="00AD0A75" w:rsidRPr="00C44DC2" w:rsidRDefault="00982D89" w:rsidP="006C1B61">
      <w:pPr>
        <w:pStyle w:val="ListParagraph"/>
        <w:numPr>
          <w:ilvl w:val="0"/>
          <w:numId w:val="13"/>
        </w:numPr>
        <w:rPr>
          <w:rFonts w:ascii="Times New Roman" w:hAnsi="Times New Roman" w:cs="Times New Roman"/>
        </w:rPr>
      </w:pPr>
      <w:r w:rsidRPr="00C44DC2">
        <w:rPr>
          <w:rFonts w:ascii="Times New Roman" w:hAnsi="Times New Roman" w:cs="Times New Roman"/>
        </w:rPr>
        <w:t>Most of the</w:t>
      </w:r>
      <w:r w:rsidR="00AD0A75" w:rsidRPr="00C44DC2">
        <w:rPr>
          <w:rFonts w:ascii="Times New Roman" w:hAnsi="Times New Roman" w:cs="Times New Roman"/>
        </w:rPr>
        <w:t xml:space="preserve"> user inputs can be found here: </w:t>
      </w:r>
      <w:r w:rsidR="00BF04C5" w:rsidRPr="00C44DC2">
        <w:rPr>
          <w:rFonts w:ascii="Times New Roman" w:hAnsi="Times New Roman" w:cs="Times New Roman"/>
        </w:rPr>
        <w:t>beapp</w:t>
      </w:r>
      <w:r w:rsidR="00AD0A75" w:rsidRPr="00C44DC2">
        <w:rPr>
          <w:rFonts w:ascii="Times New Roman" w:hAnsi="Times New Roman" w:cs="Times New Roman"/>
        </w:rPr>
        <w:t>/user_inputs/beapp_userinputs.m.</w:t>
      </w:r>
      <w:r w:rsidRPr="00C44DC2">
        <w:rPr>
          <w:rFonts w:ascii="Times New Roman" w:hAnsi="Times New Roman" w:cs="Times New Roman"/>
        </w:rPr>
        <w:t xml:space="preserve">  </w:t>
      </w:r>
      <w:r w:rsidR="00AD0A75" w:rsidRPr="00C44DC2">
        <w:rPr>
          <w:rFonts w:ascii="Times New Roman" w:hAnsi="Times New Roman" w:cs="Times New Roman"/>
        </w:rPr>
        <w:t xml:space="preserve">If a standard input does not apply to the processes you are running for your dataset, you can leave </w:t>
      </w:r>
      <w:r w:rsidR="00CC32B8" w:rsidRPr="00C44DC2">
        <w:rPr>
          <w:rFonts w:ascii="Times New Roman" w:hAnsi="Times New Roman" w:cs="Times New Roman"/>
        </w:rPr>
        <w:t>it</w:t>
      </w:r>
      <w:r w:rsidR="00AD0A75" w:rsidRPr="00C44DC2">
        <w:rPr>
          <w:rFonts w:ascii="Times New Roman" w:hAnsi="Times New Roman" w:cs="Times New Roman"/>
        </w:rPr>
        <w:t xml:space="preserve"> set to the default values without impacting your data.</w:t>
      </w:r>
    </w:p>
    <w:p w14:paraId="189BA45E" w14:textId="77777777" w:rsidR="00CC32B8" w:rsidRPr="00C44DC2" w:rsidRDefault="00AD0A75" w:rsidP="006C1B61">
      <w:pPr>
        <w:pStyle w:val="ListParagraph"/>
        <w:widowControl w:val="0"/>
        <w:numPr>
          <w:ilvl w:val="0"/>
          <w:numId w:val="13"/>
        </w:numPr>
        <w:autoSpaceDE w:val="0"/>
        <w:autoSpaceDN w:val="0"/>
        <w:adjustRightInd w:val="0"/>
        <w:rPr>
          <w:rFonts w:ascii="Times New Roman" w:hAnsi="Times New Roman" w:cs="Times New Roman"/>
        </w:rPr>
      </w:pPr>
      <w:r w:rsidRPr="00C44DC2">
        <w:rPr>
          <w:rFonts w:ascii="Times New Roman" w:hAnsi="Times New Roman" w:cs="Times New Roman"/>
        </w:rPr>
        <w:t xml:space="preserve">More advanced inputs can be found here: </w:t>
      </w:r>
      <w:r w:rsidR="00CC32B8" w:rsidRPr="00C44DC2">
        <w:rPr>
          <w:rFonts w:ascii="Times New Roman" w:hAnsi="Times New Roman" w:cs="Times New Roman"/>
        </w:rPr>
        <w:t xml:space="preserve">beapp/user_inputs/beapp_advinputs.m.  If you make any edits to the advanced inputs, be sure that in beapp_userinputs.m you set </w:t>
      </w:r>
      <w:r w:rsidR="00CC32B8" w:rsidRPr="00C44DC2">
        <w:rPr>
          <w:rFonts w:ascii="Times New Roman" w:hAnsi="Times New Roman" w:cs="Times New Roman"/>
          <w:color w:val="000000"/>
          <w:sz w:val="20"/>
          <w:szCs w:val="20"/>
        </w:rPr>
        <w:t>grp_proc_info.beapp_advinputs_on=1</w:t>
      </w:r>
    </w:p>
    <w:p w14:paraId="505753DE" w14:textId="53ABA49B" w:rsidR="00AD0A75" w:rsidRPr="00C44DC2" w:rsidRDefault="00AD0A75" w:rsidP="006C1B61">
      <w:pPr>
        <w:rPr>
          <w:rFonts w:ascii="Times New Roman" w:hAnsi="Times New Roman" w:cs="Times New Roman"/>
        </w:rPr>
      </w:pPr>
    </w:p>
    <w:p w14:paraId="68B8A98C" w14:textId="6E4E9F99" w:rsidR="00982D89" w:rsidRPr="00C44DC2" w:rsidRDefault="00982D89" w:rsidP="006C1B61">
      <w:pPr>
        <w:rPr>
          <w:rFonts w:ascii="Times New Roman" w:hAnsi="Times New Roman" w:cs="Times New Roman"/>
        </w:rPr>
      </w:pPr>
      <w:r w:rsidRPr="00C44DC2">
        <w:rPr>
          <w:rFonts w:ascii="Times New Roman" w:hAnsi="Times New Roman" w:cs="Times New Roman"/>
        </w:rPr>
        <w:t>5. Once the above steps are complete, you’re ready to run BEAPP.  Navigate to your BEAPP directory, and on the command line type:</w:t>
      </w:r>
    </w:p>
    <w:p w14:paraId="0D6D6E12" w14:textId="2F977B98" w:rsidR="00610E1B" w:rsidRPr="00C44DC2" w:rsidRDefault="00982D89" w:rsidP="006C1B61">
      <w:pPr>
        <w:rPr>
          <w:rFonts w:ascii="Times New Roman" w:hAnsi="Times New Roman" w:cs="Times New Roman"/>
        </w:rPr>
      </w:pPr>
      <w:r w:rsidRPr="00C44DC2">
        <w:rPr>
          <w:rFonts w:ascii="Times New Roman" w:hAnsi="Times New Roman" w:cs="Times New Roman"/>
        </w:rPr>
        <w:lastRenderedPageBreak/>
        <w:t>beapp_main</w:t>
      </w:r>
    </w:p>
    <w:p w14:paraId="3A24520D" w14:textId="47E0E07F" w:rsidR="00610E1B" w:rsidRPr="00C44DC2" w:rsidRDefault="00610E1B" w:rsidP="006C1B61">
      <w:pPr>
        <w:rPr>
          <w:rFonts w:ascii="Times New Roman" w:hAnsi="Times New Roman" w:cs="Times New Roman"/>
          <w:b/>
          <w:sz w:val="40"/>
          <w:szCs w:val="40"/>
        </w:rPr>
      </w:pPr>
      <w:r w:rsidRPr="00C44DC2">
        <w:rPr>
          <w:rFonts w:ascii="Times New Roman" w:hAnsi="Times New Roman" w:cs="Times New Roman"/>
        </w:rPr>
        <w:t>Then hit “Enter.”</w:t>
      </w:r>
    </w:p>
    <w:p w14:paraId="18070D85" w14:textId="4C57747F" w:rsidR="00982D89" w:rsidRPr="00C44DC2" w:rsidRDefault="00982D89">
      <w:pPr>
        <w:rPr>
          <w:rFonts w:ascii="Times New Roman" w:hAnsi="Times New Roman" w:cs="Times New Roman"/>
        </w:rPr>
      </w:pPr>
    </w:p>
    <w:p w14:paraId="619E5BFD" w14:textId="133BED5A" w:rsidR="00982D89" w:rsidRPr="00C44DC2" w:rsidRDefault="00982D89">
      <w:pPr>
        <w:rPr>
          <w:rFonts w:ascii="Times New Roman" w:hAnsi="Times New Roman" w:cs="Times New Roman"/>
        </w:rPr>
      </w:pPr>
      <w:r w:rsidRPr="00C44DC2">
        <w:rPr>
          <w:rFonts w:ascii="Times New Roman" w:hAnsi="Times New Roman" w:cs="Times New Roman"/>
        </w:rPr>
        <w:t>6. Enjoy using BEAPP!!!</w:t>
      </w:r>
    </w:p>
    <w:p w14:paraId="7D3AE259" w14:textId="55CAA2E2" w:rsidR="00982D89" w:rsidRPr="00C44DC2" w:rsidRDefault="00982D89">
      <w:pPr>
        <w:rPr>
          <w:rFonts w:ascii="Times New Roman" w:hAnsi="Times New Roman" w:cs="Times New Roman"/>
          <w:b/>
          <w:sz w:val="40"/>
          <w:szCs w:val="40"/>
        </w:rPr>
      </w:pPr>
      <w:bookmarkStart w:id="2" w:name="_GoBack"/>
      <w:bookmarkEnd w:id="2"/>
    </w:p>
    <w:p w14:paraId="42829FDA" w14:textId="6F99B019"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mat_file_info_table.mat.  If you’re running .mff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ding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04DBE516" w:rsidR="00074F2A" w:rsidRPr="00074F2A" w:rsidRDefault="00074F2A">
      <w:pPr>
        <w:rPr>
          <w:rFonts w:ascii="Times New Roman" w:hAnsi="Times New Roman" w:cs="Times New Roman"/>
        </w:rPr>
      </w:pPr>
      <w:bookmarkStart w:id="3" w:name="_Hlk494473503"/>
      <w:r>
        <w:rPr>
          <w:rFonts w:ascii="Times New Roman" w:hAnsi="Times New Roman" w:cs="Times New Roman"/>
        </w:rPr>
        <w:t>Note: Users wishing to convert outputs to EEGLAB format should use the beapp2eeglab and batch_beapp2eeglab functions found in the example_scripts folder</w:t>
      </w:r>
      <w:r w:rsidR="00F32C7C">
        <w:rPr>
          <w:rFonts w:ascii="Times New Roman" w:hAnsi="Times New Roman" w:cs="Times New Roman"/>
        </w:rPr>
        <w:t>.</w:t>
      </w:r>
    </w:p>
    <w:bookmarkEnd w:id="3"/>
    <w:p w14:paraId="21F15BFB" w14:textId="77777777" w:rsidR="00D0420C" w:rsidRPr="00C44DC2" w:rsidRDefault="00D0420C">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p w14:paraId="2B145E4C" w14:textId="308AE509" w:rsidR="00D71AF6" w:rsidRPr="00C44DC2" w:rsidRDefault="00C50960">
      <w:pPr>
        <w:rPr>
          <w:rFonts w:ascii="Times New Roman" w:hAnsi="Times New Roman" w:cs="Times New Roman"/>
          <w:b/>
          <w:sz w:val="40"/>
          <w:szCs w:val="40"/>
          <w:u w:val="single"/>
        </w:rPr>
      </w:pPr>
      <w:r w:rsidRPr="00C44DC2">
        <w:rPr>
          <w:rFonts w:ascii="Times New Roman" w:hAnsi="Times New Roman" w:cs="Times New Roman"/>
          <w:b/>
          <w:sz w:val="40"/>
          <w:szCs w:val="40"/>
          <w:u w:val="single"/>
        </w:rPr>
        <w:lastRenderedPageBreak/>
        <w:t>Glossary</w:t>
      </w:r>
      <w:r w:rsidR="00D71AF6" w:rsidRPr="00C44DC2">
        <w:rPr>
          <w:rFonts w:ascii="Times New Roman" w:hAnsi="Times New Roman" w:cs="Times New Roman"/>
          <w:b/>
          <w:sz w:val="40"/>
          <w:szCs w:val="40"/>
          <w:u w:val="single"/>
        </w:rPr>
        <w:t xml:space="preserve"> for Terms as Used in BEAPP</w:t>
      </w:r>
    </w:p>
    <w:p w14:paraId="25602E40" w14:textId="0D4F08CF" w:rsidR="00554B33" w:rsidRPr="00C44DC2" w:rsidRDefault="00554B33">
      <w:pPr>
        <w:rPr>
          <w:rFonts w:ascii="Times New Roman" w:hAnsi="Times New Roman" w:cs="Times New Roman"/>
          <w:b/>
          <w:u w:val="single"/>
        </w:rPr>
      </w:pPr>
    </w:p>
    <w:p w14:paraId="2C119D9B" w14:textId="702AB2A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Epochs </w:t>
      </w:r>
      <w:r w:rsidR="00C50960" w:rsidRPr="00C44DC2">
        <w:rPr>
          <w:rFonts w:ascii="Times New Roman" w:hAnsi="Times New Roman" w:cs="Times New Roman"/>
          <w:b/>
        </w:rPr>
        <w:t>:</w:t>
      </w:r>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Netstation,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e.g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EPrim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563E8AF8" w:rsidR="00D71AF6" w:rsidRPr="00C44DC2" w:rsidRDefault="00D71AF6">
      <w:pPr>
        <w:rPr>
          <w:rFonts w:ascii="Times New Roman" w:hAnsi="Times New Roman" w:cs="Times New Roman"/>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0" w:history="1">
        <w:r w:rsidRPr="00C44DC2">
          <w:rPr>
            <w:rStyle w:val="Hyperlink"/>
            <w:rFonts w:ascii="Times New Roman" w:hAnsi="Times New Roman" w:cs="Times New Roman"/>
          </w:rPr>
          <w:t>Matlab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640CC2BC" w14:textId="77777777" w:rsidR="00D71AF6" w:rsidRPr="00C44DC2"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4CD7DF1C" w14:textId="77777777" w:rsidR="00554B33" w:rsidRPr="00C44DC2" w:rsidRDefault="00554B33">
      <w:pPr>
        <w:rPr>
          <w:rFonts w:ascii="Times New Roman" w:hAnsi="Times New Roman" w:cs="Times New Roman"/>
          <w:b/>
          <w:sz w:val="40"/>
          <w:szCs w:val="40"/>
          <w:u w:val="single"/>
        </w:rPr>
      </w:pPr>
    </w:p>
    <w:p w14:paraId="1021A101" w14:textId="77777777" w:rsidR="00554B33" w:rsidRPr="00C44DC2" w:rsidRDefault="00554B33">
      <w:pPr>
        <w:rPr>
          <w:rFonts w:ascii="Times New Roman" w:hAnsi="Times New Roman" w:cs="Times New Roman"/>
          <w:b/>
          <w:sz w:val="40"/>
          <w:szCs w:val="40"/>
          <w:u w:val="single"/>
        </w:rPr>
      </w:pPr>
    </w:p>
    <w:p w14:paraId="74CB0258" w14:textId="66B05D5E" w:rsidR="00554B33" w:rsidRPr="00C44DC2" w:rsidRDefault="00554B33">
      <w:pPr>
        <w:rPr>
          <w:rFonts w:ascii="Times New Roman" w:hAnsi="Times New Roman" w:cs="Times New Roman"/>
          <w:b/>
          <w:sz w:val="40"/>
          <w:szCs w:val="40"/>
          <w:u w:val="single"/>
        </w:rPr>
      </w:pPr>
    </w:p>
    <w:p w14:paraId="16FAC188" w14:textId="77777777" w:rsidR="00410530" w:rsidRPr="00C44DC2" w:rsidRDefault="00410530">
      <w:pPr>
        <w:rPr>
          <w:rFonts w:ascii="Times New Roman" w:hAnsi="Times New Roman" w:cs="Times New Roman"/>
          <w:b/>
          <w:sz w:val="40"/>
          <w:szCs w:val="40"/>
          <w:u w:val="single"/>
        </w:rPr>
      </w:pPr>
    </w:p>
    <w:p w14:paraId="65930E63" w14:textId="77777777" w:rsidR="00554B33" w:rsidRPr="00C44DC2" w:rsidRDefault="00554B33">
      <w:pPr>
        <w:rPr>
          <w:rFonts w:ascii="Times New Roman" w:hAnsi="Times New Roman" w:cs="Times New Roman"/>
          <w:b/>
          <w:sz w:val="40"/>
          <w:szCs w:val="40"/>
          <w:u w:val="single"/>
        </w:rPr>
      </w:pPr>
    </w:p>
    <w:p w14:paraId="5983A202" w14:textId="77777777" w:rsidR="00554B33" w:rsidRPr="00C44DC2" w:rsidRDefault="00554B33">
      <w:pPr>
        <w:rPr>
          <w:rFonts w:ascii="Times New Roman" w:hAnsi="Times New Roman" w:cs="Times New Roman"/>
          <w:b/>
          <w:sz w:val="40"/>
          <w:szCs w:val="40"/>
          <w:u w:val="single"/>
        </w:rPr>
      </w:pPr>
    </w:p>
    <w:p w14:paraId="38E8DC2F" w14:textId="77777777" w:rsidR="00554B33" w:rsidRPr="00C44DC2" w:rsidRDefault="00554B33">
      <w:pPr>
        <w:rPr>
          <w:rFonts w:ascii="Times New Roman" w:hAnsi="Times New Roman" w:cs="Times New Roman"/>
          <w:b/>
          <w:sz w:val="40"/>
          <w:szCs w:val="40"/>
          <w:u w:val="single"/>
        </w:rPr>
      </w:pPr>
    </w:p>
    <w:p w14:paraId="11197B22" w14:textId="4E231336" w:rsidR="00554B33" w:rsidRPr="00C44DC2" w:rsidRDefault="00554B33">
      <w:pPr>
        <w:rPr>
          <w:rFonts w:ascii="Times New Roman" w:hAnsi="Times New Roman" w:cs="Times New Roman"/>
          <w:b/>
          <w:sz w:val="40"/>
          <w:szCs w:val="40"/>
          <w:u w:val="single"/>
        </w:rPr>
      </w:pPr>
    </w:p>
    <w:p w14:paraId="793D4461" w14:textId="3A4F5916" w:rsidR="003472FD" w:rsidRPr="00C44DC2" w:rsidRDefault="00982D89">
      <w:pPr>
        <w:rPr>
          <w:rFonts w:ascii="Times New Roman" w:hAnsi="Times New Roman" w:cs="Times New Roman"/>
          <w:b/>
          <w:sz w:val="40"/>
          <w:szCs w:val="40"/>
          <w:u w:val="single"/>
        </w:rPr>
      </w:pPr>
      <w:r w:rsidRPr="00C44DC2">
        <w:rPr>
          <w:rFonts w:ascii="Times New Roman" w:hAnsi="Times New Roman" w:cs="Times New Roman"/>
          <w:b/>
          <w:sz w:val="40"/>
          <w:szCs w:val="40"/>
          <w:u w:val="single"/>
        </w:rPr>
        <w:lastRenderedPageBreak/>
        <w:t xml:space="preserve">User </w:t>
      </w:r>
      <w:r w:rsidR="00610E1B" w:rsidRPr="00C44DC2">
        <w:rPr>
          <w:rFonts w:ascii="Times New Roman" w:hAnsi="Times New Roman" w:cs="Times New Roman"/>
          <w:b/>
          <w:sz w:val="40"/>
          <w:szCs w:val="40"/>
          <w:u w:val="single"/>
        </w:rPr>
        <w:t>Inputs</w:t>
      </w:r>
    </w:p>
    <w:p w14:paraId="15D372E4" w14:textId="6BEB50FE" w:rsidR="00297081" w:rsidRPr="00C44DC2" w:rsidRDefault="00297081">
      <w:pPr>
        <w:rPr>
          <w:rFonts w:ascii="Times New Roman" w:hAnsi="Times New Roman" w:cs="Times New Roman"/>
        </w:rPr>
      </w:pPr>
    </w:p>
    <w:p w14:paraId="3A119155" w14:textId="590F7F5D" w:rsidR="00982D89" w:rsidRPr="00C44DC2" w:rsidRDefault="00982D89" w:rsidP="006C1B61">
      <w:pPr>
        <w:rPr>
          <w:rFonts w:ascii="Times New Roman" w:hAnsi="Times New Roman" w:cs="Times New Roman"/>
          <w:b/>
          <w:sz w:val="32"/>
          <w:szCs w:val="32"/>
        </w:rPr>
      </w:pPr>
      <w:r w:rsidRPr="00C44DC2">
        <w:rPr>
          <w:rFonts w:ascii="Times New Roman" w:hAnsi="Times New Roman" w:cs="Times New Roman"/>
          <w:b/>
          <w:sz w:val="32"/>
          <w:szCs w:val="32"/>
        </w:rPr>
        <w:t>General Overview</w:t>
      </w:r>
    </w:p>
    <w:p w14:paraId="4F014571" w14:textId="77777777" w:rsidR="00982D89" w:rsidRPr="00C44DC2" w:rsidRDefault="00982D89" w:rsidP="006C1B61">
      <w:pPr>
        <w:rPr>
          <w:rFonts w:ascii="Times New Roman" w:hAnsi="Times New Roman" w:cs="Times New Roman"/>
          <w:b/>
        </w:rPr>
      </w:pPr>
    </w:p>
    <w:p w14:paraId="7A65CACA" w14:textId="77777777"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The user inputs (beapp_userinputs.m and beapp_advinputs.m) are where you (“the user”) decide what will happen to your data in BEAPP.  You decide:</w:t>
      </w:r>
    </w:p>
    <w:p w14:paraId="7CEA9DF3" w14:textId="59E0F213" w:rsidR="00C0527A" w:rsidRPr="00C44DC2" w:rsidRDefault="00C0527A" w:rsidP="006C1B61">
      <w:pPr>
        <w:pStyle w:val="ListParagraph"/>
        <w:numPr>
          <w:ilvl w:val="0"/>
          <w:numId w:val="14"/>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6C1B61">
      <w:pPr>
        <w:pStyle w:val="ListParagraph"/>
        <w:numPr>
          <w:ilvl w:val="0"/>
          <w:numId w:val="14"/>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6C1B61">
      <w:pPr>
        <w:pStyle w:val="ListParagraph"/>
        <w:numPr>
          <w:ilvl w:val="0"/>
          <w:numId w:val="18"/>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6C1B61">
      <w:pPr>
        <w:pStyle w:val="ListParagraph"/>
        <w:numPr>
          <w:ilvl w:val="0"/>
          <w:numId w:val="18"/>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7123895" w14:textId="0311E6E4" w:rsidR="00AE1847" w:rsidRPr="00C44DC2" w:rsidRDefault="00AE1847">
      <w:pPr>
        <w:rPr>
          <w:rFonts w:ascii="Times New Roman" w:hAnsi="Times New Roman" w:cs="Times New Roman"/>
        </w:rPr>
      </w:pPr>
      <w:r w:rsidRPr="00C44DC2">
        <w:rPr>
          <w:rFonts w:ascii="Times New Roman" w:hAnsi="Times New Roman" w:cs="Times New Roman"/>
        </w:rPr>
        <w:br w:type="page"/>
      </w:r>
    </w:p>
    <w:p w14:paraId="3F7264C8" w14:textId="3426B8E3" w:rsidR="00823A5C" w:rsidRPr="00C44DC2" w:rsidRDefault="00823A5C">
      <w:pPr>
        <w:rPr>
          <w:rFonts w:ascii="Times New Roman" w:hAnsi="Times New Roman" w:cs="Times New Roman"/>
          <w:b/>
          <w:sz w:val="32"/>
          <w:szCs w:val="32"/>
        </w:rPr>
      </w:pPr>
      <w:r w:rsidRPr="00C44DC2">
        <w:rPr>
          <w:rFonts w:ascii="Times New Roman" w:hAnsi="Times New Roman" w:cs="Times New Roman"/>
          <w:b/>
          <w:sz w:val="32"/>
          <w:szCs w:val="32"/>
        </w:rPr>
        <w:lastRenderedPageBreak/>
        <w:t>Standard User Settings:</w:t>
      </w:r>
    </w:p>
    <w:p w14:paraId="7474D56A" w14:textId="412C36E6" w:rsidR="00195247" w:rsidRPr="00C44DC2" w:rsidRDefault="00195247">
      <w:pPr>
        <w:rPr>
          <w:rFonts w:ascii="Times New Roman" w:hAnsi="Times New Roman" w:cs="Times New Roman"/>
          <w:b/>
        </w:rPr>
      </w:pPr>
    </w:p>
    <w:p w14:paraId="6678615E" w14:textId="77777777" w:rsidR="00743A10" w:rsidRPr="00C44DC2" w:rsidRDefault="00195247">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user_inputs/beapp_userinputs.m.</w:t>
      </w:r>
      <w:r w:rsidRPr="00C44DC2">
        <w:rPr>
          <w:rFonts w:ascii="Times New Roman" w:hAnsi="Times New Roman" w:cs="Times New Roman"/>
        </w:rPr>
        <w:t xml:space="preserve"> </w:t>
      </w:r>
    </w:p>
    <w:p w14:paraId="7199155A" w14:textId="4EC2AECD" w:rsidR="006C344B" w:rsidRPr="00C44DC2" w:rsidRDefault="00743A10" w:rsidP="006C1B61">
      <w:pPr>
        <w:pStyle w:val="ListParagraph"/>
        <w:numPr>
          <w:ilvl w:val="0"/>
          <w:numId w:val="19"/>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p>
    <w:p w14:paraId="5842E4E7" w14:textId="3EEC6023" w:rsidR="00195247" w:rsidRPr="00C44DC2" w:rsidRDefault="006C344B" w:rsidP="006C1B61">
      <w:pPr>
        <w:pStyle w:val="ListParagraph"/>
        <w:numPr>
          <w:ilvl w:val="0"/>
          <w:numId w:val="19"/>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5A7845" w:rsidRPr="00C44DC2">
        <w:rPr>
          <w:rFonts w:ascii="Times New Roman" w:hAnsi="Times New Roman" w:cs="Times New Roman"/>
        </w:rPr>
        <w:t xml:space="preserve"> </w:t>
      </w:r>
    </w:p>
    <w:p w14:paraId="08AF39F3" w14:textId="77DDA104" w:rsidR="00743A10" w:rsidRPr="00C44DC2" w:rsidRDefault="006C344B" w:rsidP="006C1B61">
      <w:pPr>
        <w:pStyle w:val="ListParagraph"/>
        <w:numPr>
          <w:ilvl w:val="0"/>
          <w:numId w:val="19"/>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9E8CF92" w14:textId="05E3913C" w:rsidR="000E2F22" w:rsidRPr="00C44DC2" w:rsidRDefault="000E2F22" w:rsidP="006C1B61">
      <w:pPr>
        <w:pStyle w:val="ListParagraph"/>
        <w:numPr>
          <w:ilvl w:val="0"/>
          <w:numId w:val="22"/>
        </w:numPr>
        <w:rPr>
          <w:rFonts w:ascii="Times New Roman" w:hAnsi="Times New Roman" w:cs="Times New Roman"/>
          <w:b/>
          <w:sz w:val="28"/>
          <w:szCs w:val="28"/>
        </w:rPr>
      </w:pPr>
      <w:r w:rsidRPr="00C44DC2">
        <w:rPr>
          <w:rFonts w:ascii="Times New Roman" w:hAnsi="Times New Roman" w:cs="Times New Roman"/>
          <w:b/>
          <w:sz w:val="28"/>
          <w:szCs w:val="28"/>
        </w:rPr>
        <w:t>General User Inputs (Required for every data run)</w:t>
      </w:r>
    </w:p>
    <w:p w14:paraId="5B091125" w14:textId="77777777" w:rsidR="00CF3FE6" w:rsidRPr="00C44DC2" w:rsidRDefault="00CF3FE6" w:rsidP="006C1B61">
      <w:pPr>
        <w:rPr>
          <w:rFonts w:ascii="Times New Roman" w:hAnsi="Times New Roman" w:cs="Times New Roman"/>
          <w:b/>
          <w:sz w:val="28"/>
          <w:szCs w:val="28"/>
        </w:rPr>
      </w:pPr>
    </w:p>
    <w:p w14:paraId="62475E4D" w14:textId="66F98BAF"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6E488DF" w14:textId="51AE12C7" w:rsidR="00335BB0" w:rsidRPr="00C44DC2" w:rsidRDefault="00335BB0" w:rsidP="006C1B61">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46336B11" wp14:editId="4504C005">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4863B278" w14:textId="77777777" w:rsidR="00335BB0" w:rsidRPr="00C44DC2" w:rsidRDefault="00335BB0" w:rsidP="006C1B61">
      <w:pPr>
        <w:rPr>
          <w:rFonts w:ascii="Times New Roman" w:hAnsi="Times New Roman" w:cs="Times New Roman"/>
          <w:b/>
          <w:sz w:val="28"/>
          <w:szCs w:val="28"/>
        </w:rPr>
      </w:pPr>
    </w:p>
    <w:p w14:paraId="40C916D8" w14:textId="5A6F2CAC"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sidR="004B5E9A">
        <w:rPr>
          <w:rFonts w:ascii="Times New Roman" w:hAnsi="Times New Roman" w:cs="Times New Roman"/>
          <w:sz w:val="28"/>
          <w:szCs w:val="28"/>
        </w:rPr>
        <w:t>cify the following information:</w:t>
      </w:r>
    </w:p>
    <w:p w14:paraId="0E709F01" w14:textId="346CC45C" w:rsidR="00335BB0"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4BB5C6C7" w14:textId="77777777" w:rsidR="006814F5" w:rsidRPr="00C44DC2" w:rsidRDefault="006814F5" w:rsidP="006814F5">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335BB0" w:rsidRPr="00C44DC2" w14:paraId="677AC34E" w14:textId="77777777" w:rsidTr="006C1B61">
        <w:tc>
          <w:tcPr>
            <w:tcW w:w="2718" w:type="dxa"/>
          </w:tcPr>
          <w:p w14:paraId="11FC5AE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19393661"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42E7D984"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53907238"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4B421269" w14:textId="77777777" w:rsidTr="006C1B61">
        <w:tc>
          <w:tcPr>
            <w:tcW w:w="2718" w:type="dxa"/>
          </w:tcPr>
          <w:p w14:paraId="6BA375EE"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grp_proc_info.src_dir</w:t>
            </w:r>
          </w:p>
        </w:tc>
        <w:tc>
          <w:tcPr>
            <w:tcW w:w="2610" w:type="dxa"/>
          </w:tcPr>
          <w:p w14:paraId="78F00931"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2B9DA5F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beapp_beta\my_src_data’};</w:t>
            </w:r>
          </w:p>
        </w:tc>
        <w:tc>
          <w:tcPr>
            <w:tcW w:w="3060" w:type="dxa"/>
          </w:tcPr>
          <w:p w14:paraId="59F5F197" w14:textId="77777777" w:rsidR="00335BB0" w:rsidRPr="00C44DC2"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1BE3ECB3" w14:textId="77777777" w:rsidR="00335BB0" w:rsidRPr="00C44DC2" w:rsidRDefault="00335BB0" w:rsidP="006C1B61">
      <w:pPr>
        <w:rPr>
          <w:rFonts w:ascii="Times New Roman" w:hAnsi="Times New Roman" w:cs="Times New Roman"/>
          <w:sz w:val="28"/>
          <w:szCs w:val="28"/>
        </w:rPr>
      </w:pPr>
    </w:p>
    <w:p w14:paraId="602D21F1" w14:textId="17979377" w:rsidR="00B5180A"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 xml:space="preserve">How would you like to label (“tag”) </w:t>
      </w:r>
      <w:r w:rsidR="00B5180A" w:rsidRPr="00C44DC2">
        <w:rPr>
          <w:rFonts w:ascii="Times New Roman" w:hAnsi="Times New Roman" w:cs="Times New Roman"/>
          <w:sz w:val="28"/>
          <w:szCs w:val="28"/>
        </w:rPr>
        <w:t xml:space="preserve">output directories for </w:t>
      </w:r>
      <w:r w:rsidRPr="00C44DC2">
        <w:rPr>
          <w:rFonts w:ascii="Times New Roman" w:hAnsi="Times New Roman" w:cs="Times New Roman"/>
          <w:sz w:val="28"/>
          <w:szCs w:val="28"/>
        </w:rPr>
        <w:t>this data run?</w:t>
      </w:r>
    </w:p>
    <w:p w14:paraId="2D010789" w14:textId="77777777" w:rsidR="006814F5" w:rsidRPr="00C44DC2" w:rsidRDefault="006814F5" w:rsidP="006814F5">
      <w:pPr>
        <w:pStyle w:val="ListParagraph"/>
        <w:rPr>
          <w:rFonts w:ascii="Times New Roman" w:hAnsi="Times New Roman" w:cs="Times New Roman"/>
          <w:sz w:val="28"/>
          <w:szCs w:val="28"/>
        </w:rPr>
      </w:pPr>
    </w:p>
    <w:p w14:paraId="446E8D3C" w14:textId="679250BD" w:rsidR="00B5180A" w:rsidRPr="00C44DC2" w:rsidRDefault="00B5180A" w:rsidP="006814F5">
      <w:pPr>
        <w:ind w:firstLine="720"/>
        <w:rPr>
          <w:rFonts w:ascii="Times New Roman" w:hAnsi="Times New Roman" w:cs="Times New Roman"/>
          <w:color w:val="3366FF"/>
        </w:rPr>
      </w:pPr>
      <w:r w:rsidRPr="00C44DC2">
        <w:rPr>
          <w:rFonts w:ascii="Times New Roman" w:hAnsi="Times New Roman" w:cs="Times New Roman"/>
        </w:rPr>
        <w:t>If you’d like directories produced during the current run to have an appended tag, you can specify the tag you’d like to add in grp_proc_info.beapp_curr_run_tag. This is recommended –</w:t>
      </w:r>
      <w:r w:rsidR="00D201E5">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below on </w:t>
      </w:r>
      <w:r w:rsidRPr="00C44DC2">
        <w:rPr>
          <w:rFonts w:ascii="Times New Roman" w:hAnsi="Times New Roman" w:cs="Times New Roman"/>
          <w:color w:val="3366FF"/>
        </w:rPr>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files, or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6663B93" w14:textId="37EBB4F9" w:rsidR="00335BB0" w:rsidRPr="00C44DC2" w:rsidRDefault="00335BB0" w:rsidP="006C1B61">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335BB0" w:rsidRPr="00C44DC2" w14:paraId="1BB9EEFF" w14:textId="77777777" w:rsidTr="00C704B4">
        <w:tc>
          <w:tcPr>
            <w:tcW w:w="3595" w:type="dxa"/>
          </w:tcPr>
          <w:p w14:paraId="38F84AA2"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2853F61B"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381527B3"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1EA0D938"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0EB7FFB5" w14:textId="77777777" w:rsidTr="00C704B4">
        <w:tc>
          <w:tcPr>
            <w:tcW w:w="3595" w:type="dxa"/>
          </w:tcPr>
          <w:p w14:paraId="47126236"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grp_proc_info.beapp_curr_run_tag</w:t>
            </w:r>
          </w:p>
        </w:tc>
        <w:tc>
          <w:tcPr>
            <w:tcW w:w="2070" w:type="dxa"/>
          </w:tcPr>
          <w:p w14:paraId="274E8696" w14:textId="33D004B2"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12140DC8" w14:textId="747A11AE" w:rsidR="00335BB0" w:rsidRPr="00C44DC2" w:rsidRDefault="00C704B4" w:rsidP="00EF7895">
            <w:pPr>
              <w:autoSpaceDE w:val="0"/>
              <w:autoSpaceDN w:val="0"/>
              <w:adjustRightInd w:val="0"/>
              <w:rPr>
                <w:rFonts w:ascii="Times New Roman" w:hAnsi="Times New Roman" w:cs="Times New Roman"/>
              </w:rPr>
            </w:pPr>
            <w:r>
              <w:rPr>
                <w:rFonts w:ascii="Times New Roman" w:hAnsi="Times New Roman" w:cs="Times New Roman"/>
                <w:b/>
              </w:rPr>
              <w:t>=</w:t>
            </w:r>
            <w:r>
              <w:rPr>
                <w:rFonts w:ascii="Times New Roman" w:hAnsi="Times New Roman" w:cs="Times New Roman"/>
              </w:rPr>
              <w:t>‘2_sec_segs</w:t>
            </w:r>
            <w:r w:rsidR="00335BB0" w:rsidRPr="00C44DC2">
              <w:rPr>
                <w:rFonts w:ascii="Times New Roman" w:hAnsi="Times New Roman" w:cs="Times New Roman"/>
              </w:rPr>
              <w:t xml:space="preserve">’; </w:t>
            </w:r>
          </w:p>
          <w:p w14:paraId="1492ADEF" w14:textId="377763EC" w:rsidR="00335BB0" w:rsidRDefault="00C704B4" w:rsidP="00EF7895">
            <w:pPr>
              <w:autoSpaceDE w:val="0"/>
              <w:autoSpaceDN w:val="0"/>
              <w:adjustRightInd w:val="0"/>
              <w:rPr>
                <w:rFonts w:ascii="Times New Roman" w:hAnsi="Times New Roman" w:cs="Times New Roman"/>
              </w:rPr>
            </w:pPr>
            <w:r>
              <w:rPr>
                <w:rFonts w:ascii="Times New Roman" w:hAnsi="Times New Roman" w:cs="Times New Roman"/>
              </w:rPr>
              <w:t>=‘eyes_open</w:t>
            </w:r>
            <w:r w:rsidR="00335BB0" w:rsidRPr="00C44DC2">
              <w:rPr>
                <w:rFonts w:ascii="Times New Roman" w:hAnsi="Times New Roman" w:cs="Times New Roman"/>
              </w:rPr>
              <w:t>’;</w:t>
            </w:r>
          </w:p>
          <w:p w14:paraId="0A8E0196" w14:textId="5A276431" w:rsidR="00C704B4" w:rsidRPr="00C44DC2" w:rsidRDefault="00C704B4" w:rsidP="00EF7895">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04DF89D9"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72AA33" w14:textId="2A47BFA6" w:rsidR="00335BB0" w:rsidRDefault="00335BB0" w:rsidP="006C1B61">
      <w:pPr>
        <w:rPr>
          <w:rFonts w:ascii="Times New Roman" w:hAnsi="Times New Roman" w:cs="Times New Roman"/>
          <w:sz w:val="28"/>
          <w:szCs w:val="28"/>
        </w:rPr>
      </w:pPr>
    </w:p>
    <w:p w14:paraId="1D901701" w14:textId="77777777" w:rsidR="00C704B4" w:rsidRPr="00C44DC2" w:rsidRDefault="00C704B4" w:rsidP="006C1B61">
      <w:pPr>
        <w:rPr>
          <w:rFonts w:ascii="Times New Roman" w:hAnsi="Times New Roman" w:cs="Times New Roman"/>
          <w:sz w:val="28"/>
          <w:szCs w:val="28"/>
        </w:rPr>
      </w:pPr>
    </w:p>
    <w:p w14:paraId="796F5759" w14:textId="6B274F6D" w:rsidR="00B5180A"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 xml:space="preserve">If you are re-running data (e.g., you’ve already run data through </w:t>
      </w:r>
      <w:r w:rsidR="00EF7895" w:rsidRPr="00C44DC2">
        <w:rPr>
          <w:rFonts w:ascii="Times New Roman" w:hAnsi="Times New Roman" w:cs="Times New Roman"/>
          <w:sz w:val="28"/>
          <w:szCs w:val="28"/>
        </w:rPr>
        <w:t>BEAPP</w:t>
      </w:r>
      <w:r w:rsidRPr="00C44DC2">
        <w:rPr>
          <w:rFonts w:ascii="Times New Roman" w:hAnsi="Times New Roman" w:cs="Times New Roman"/>
          <w:sz w:val="28"/>
          <w:szCs w:val="28"/>
        </w:rPr>
        <w:t xml:space="preserve"> but you want to re-run your data with new filter settings), how was your prior data run labeled (“tagged”)?</w:t>
      </w:r>
    </w:p>
    <w:p w14:paraId="5C8055F8" w14:textId="074687DC" w:rsidR="00B5180A" w:rsidRPr="00C44DC2" w:rsidRDefault="00B5180A" w:rsidP="006C1B61">
      <w:pPr>
        <w:rPr>
          <w:rFonts w:ascii="Times New Roman" w:hAnsi="Times New Roman" w:cs="Times New Roman"/>
          <w:color w:val="3366FF"/>
        </w:rPr>
      </w:pPr>
      <w:r w:rsidRPr="00C44DC2">
        <w:rPr>
          <w:rFonts w:ascii="Times New Roman" w:hAnsi="Times New Roman" w:cs="Times New Roman"/>
        </w:rPr>
        <w:lastRenderedPageBreak/>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688A95A3" w14:textId="62B63D55" w:rsidR="00335BB0" w:rsidRPr="00C44DC2" w:rsidRDefault="00335BB0" w:rsidP="006C1B61">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335BB0" w:rsidRPr="00C44DC2" w14:paraId="6F06DF47" w14:textId="77777777" w:rsidTr="00C704B4">
        <w:tc>
          <w:tcPr>
            <w:tcW w:w="3685" w:type="dxa"/>
          </w:tcPr>
          <w:p w14:paraId="1A8F74A4"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0C7A7B77"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51DF4D6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EAA86EB"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4065676E" w14:textId="77777777" w:rsidTr="00C704B4">
        <w:tc>
          <w:tcPr>
            <w:tcW w:w="3685" w:type="dxa"/>
          </w:tcPr>
          <w:p w14:paraId="76EA411A"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grp_proc_info.beapp_prev_run_tag</w:t>
            </w:r>
          </w:p>
        </w:tc>
        <w:tc>
          <w:tcPr>
            <w:tcW w:w="2070" w:type="dxa"/>
          </w:tcPr>
          <w:p w14:paraId="403F76EA" w14:textId="5BD9190F" w:rsidR="00335BB0" w:rsidRPr="00C704B4"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sidR="00C704B4">
              <w:rPr>
                <w:rFonts w:ascii="Times New Roman" w:hAnsi="Times New Roman" w:cs="Times New Roman"/>
              </w:rPr>
              <w:t>uld like to use as source data.</w:t>
            </w:r>
          </w:p>
        </w:tc>
        <w:tc>
          <w:tcPr>
            <w:tcW w:w="2183" w:type="dxa"/>
          </w:tcPr>
          <w:p w14:paraId="39841AEF" w14:textId="77777777" w:rsidR="00335BB0"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sidR="00C704B4">
              <w:rPr>
                <w:rFonts w:ascii="Times New Roman" w:hAnsi="Times New Roman" w:cs="Times New Roman"/>
              </w:rPr>
              <w:t>_sec_windows’; =</w:t>
            </w:r>
            <w:r w:rsidRPr="00C44DC2">
              <w:rPr>
                <w:rFonts w:ascii="Times New Roman" w:hAnsi="Times New Roman" w:cs="Times New Roman"/>
              </w:rPr>
              <w:t>‘eyes_open_only’;</w:t>
            </w:r>
          </w:p>
          <w:p w14:paraId="5DC1D043" w14:textId="1C0A1BEB" w:rsidR="00C704B4" w:rsidRPr="00C44DC2" w:rsidRDefault="00C704B4" w:rsidP="00EF7895">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6F5F91B3"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06A8F36E" w14:textId="77777777" w:rsidR="00335BB0" w:rsidRPr="00C44DC2" w:rsidRDefault="00335BB0" w:rsidP="006C1B61">
      <w:pPr>
        <w:rPr>
          <w:rFonts w:ascii="Times New Roman" w:hAnsi="Times New Roman" w:cs="Times New Roman"/>
          <w:sz w:val="28"/>
          <w:szCs w:val="28"/>
        </w:rPr>
      </w:pPr>
    </w:p>
    <w:p w14:paraId="296354BA" w14:textId="045BD6F3" w:rsidR="00335BB0"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393C8C33" w14:textId="5DA09FC0" w:rsidR="00B5180A" w:rsidRPr="00C44DC2" w:rsidRDefault="00B5180A" w:rsidP="006C1B61">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B5180A" w:rsidRPr="00C44DC2" w14:paraId="2F473309" w14:textId="77777777" w:rsidTr="00C704B4">
        <w:tc>
          <w:tcPr>
            <w:tcW w:w="3145" w:type="dxa"/>
          </w:tcPr>
          <w:p w14:paraId="0714A7D4"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3E772B96"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7CCFDC7A"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4D4A1CFF"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5180A" w:rsidRPr="00C44DC2" w14:paraId="0BBAAD1B" w14:textId="77777777" w:rsidTr="00C704B4">
        <w:trPr>
          <w:trHeight w:val="638"/>
        </w:trPr>
        <w:tc>
          <w:tcPr>
            <w:tcW w:w="3145" w:type="dxa"/>
          </w:tcPr>
          <w:p w14:paraId="597DB649"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advinputs_on</w:t>
            </w:r>
          </w:p>
          <w:p w14:paraId="46C6FC70" w14:textId="77777777" w:rsidR="00B5180A" w:rsidRPr="00C44DC2" w:rsidRDefault="00B5180A" w:rsidP="00EF7895">
            <w:pPr>
              <w:autoSpaceDE w:val="0"/>
              <w:autoSpaceDN w:val="0"/>
              <w:adjustRightInd w:val="0"/>
              <w:rPr>
                <w:rFonts w:ascii="Times New Roman" w:hAnsi="Times New Roman" w:cs="Times New Roman"/>
              </w:rPr>
            </w:pPr>
          </w:p>
        </w:tc>
        <w:tc>
          <w:tcPr>
            <w:tcW w:w="2700" w:type="dxa"/>
          </w:tcPr>
          <w:p w14:paraId="5ACF406F"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BE7C3CE"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654F9BBD"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3A167CB3" w14:textId="77777777" w:rsidR="00B5180A" w:rsidRPr="00C44DC2" w:rsidRDefault="00B5180A" w:rsidP="00EF7895">
            <w:pPr>
              <w:rPr>
                <w:rFonts w:ascii="Times New Roman" w:hAnsi="Times New Roman" w:cs="Times New Roman"/>
              </w:rPr>
            </w:pPr>
            <w:r w:rsidRPr="00C44DC2">
              <w:rPr>
                <w:rFonts w:ascii="Times New Roman" w:hAnsi="Times New Roman" w:cs="Times New Roman"/>
              </w:rPr>
              <w:t>Advanced inputs set in beapp_advinputs.m</w:t>
            </w:r>
          </w:p>
        </w:tc>
      </w:tr>
    </w:tbl>
    <w:p w14:paraId="536FF7D8" w14:textId="78223CE8" w:rsidR="000E2F22" w:rsidRPr="00C44DC2" w:rsidRDefault="000E2F22">
      <w:pPr>
        <w:rPr>
          <w:rFonts w:ascii="Times New Roman" w:hAnsi="Times New Roman" w:cs="Times New Roman"/>
          <w:b/>
          <w:sz w:val="28"/>
          <w:szCs w:val="28"/>
        </w:rPr>
      </w:pPr>
    </w:p>
    <w:p w14:paraId="4EF2C91D" w14:textId="63A55CDF" w:rsidR="006C0A92" w:rsidRPr="00C44DC2" w:rsidRDefault="000E2F22">
      <w:pPr>
        <w:rPr>
          <w:rFonts w:ascii="Times New Roman" w:hAnsi="Times New Roman" w:cs="Times New Roman"/>
          <w:b/>
          <w:sz w:val="28"/>
          <w:szCs w:val="28"/>
        </w:rPr>
      </w:pPr>
      <w:r w:rsidRPr="00C44DC2">
        <w:rPr>
          <w:rFonts w:ascii="Times New Roman" w:hAnsi="Times New Roman" w:cs="Times New Roman"/>
          <w:b/>
          <w:sz w:val="28"/>
          <w:szCs w:val="28"/>
        </w:rPr>
        <w:t xml:space="preserve">2. </w:t>
      </w:r>
      <w:r w:rsidR="00FB7F74" w:rsidRPr="00C44DC2">
        <w:rPr>
          <w:rFonts w:ascii="Times New Roman" w:hAnsi="Times New Roman" w:cs="Times New Roman"/>
          <w:b/>
          <w:sz w:val="28"/>
          <w:szCs w:val="28"/>
        </w:rPr>
        <w:t>Module Selection</w:t>
      </w:r>
    </w:p>
    <w:p w14:paraId="4E84E6FE" w14:textId="719A5CA2" w:rsidR="006F1E0D" w:rsidRPr="00C44DC2" w:rsidRDefault="006F1E0D">
      <w:pPr>
        <w:rPr>
          <w:rFonts w:ascii="Times New Roman" w:hAnsi="Times New Roman" w:cs="Times New Roman"/>
          <w:b/>
        </w:rPr>
      </w:pPr>
    </w:p>
    <w:p w14:paraId="25C972FE" w14:textId="77777777" w:rsidR="000E2F22" w:rsidRPr="00C44DC2" w:rsidRDefault="000E2F22" w:rsidP="006C1B61">
      <w:pPr>
        <w:rPr>
          <w:rFonts w:ascii="Times New Roman" w:hAnsi="Times New Roman" w:cs="Times New Roman"/>
        </w:rPr>
      </w:pPr>
      <w:r w:rsidRPr="00C44DC2">
        <w:rPr>
          <w:rFonts w:ascii="Times New Roman" w:hAnsi="Times New Roman" w:cs="Times New Roman"/>
        </w:rPr>
        <w:t>Module selection is where users determine:</w:t>
      </w:r>
    </w:p>
    <w:p w14:paraId="7D9AEE76" w14:textId="16B4E7D7" w:rsidR="000E2F22" w:rsidRPr="00C44DC2" w:rsidRDefault="000E2F22" w:rsidP="006C1B61">
      <w:pPr>
        <w:pStyle w:val="ListParagraph"/>
        <w:numPr>
          <w:ilvl w:val="0"/>
          <w:numId w:val="20"/>
        </w:numPr>
        <w:rPr>
          <w:rFonts w:ascii="Times New Roman" w:hAnsi="Times New Roman" w:cs="Times New Roman"/>
        </w:rPr>
      </w:pPr>
      <w:r w:rsidRPr="00C44DC2">
        <w:rPr>
          <w:rFonts w:ascii="Times New Roman" w:hAnsi="Times New Roman" w:cs="Times New Roman"/>
        </w:rPr>
        <w:t>Which modules to run</w:t>
      </w:r>
    </w:p>
    <w:p w14:paraId="10BF1758" w14:textId="23DB37F9" w:rsidR="00CF3FE6" w:rsidRPr="00C44DC2" w:rsidRDefault="00CF3FE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2BFF16C3" w14:textId="626088CB" w:rsidR="00CF3FE6" w:rsidRPr="00C44DC2" w:rsidRDefault="00CF3FE6" w:rsidP="006C1B61">
      <w:pPr>
        <w:pStyle w:val="ListParagraph"/>
        <w:numPr>
          <w:ilvl w:val="1"/>
          <w:numId w:val="21"/>
        </w:numPr>
        <w:rPr>
          <w:rFonts w:ascii="Times New Roman" w:hAnsi="Times New Roman" w:cs="Times New Roman"/>
        </w:rPr>
      </w:pPr>
      <w:r w:rsidRPr="00C44DC2">
        <w:rPr>
          <w:rFonts w:ascii="Times New Roman" w:hAnsi="Times New Roman" w:cs="Times New Roman"/>
        </w:rPr>
        <w:t>1 means “Run this module”</w:t>
      </w:r>
    </w:p>
    <w:p w14:paraId="2C6CCD22" w14:textId="47391EB8" w:rsidR="00CF3FE6" w:rsidRPr="00C44DC2" w:rsidRDefault="00CF3FE6" w:rsidP="006C1B61">
      <w:pPr>
        <w:pStyle w:val="ListParagraph"/>
        <w:numPr>
          <w:ilvl w:val="1"/>
          <w:numId w:val="21"/>
        </w:numPr>
        <w:rPr>
          <w:rFonts w:ascii="Times New Roman" w:hAnsi="Times New Roman" w:cs="Times New Roman"/>
        </w:rPr>
      </w:pPr>
      <w:r w:rsidRPr="00C44DC2">
        <w:rPr>
          <w:rFonts w:ascii="Times New Roman" w:hAnsi="Times New Roman" w:cs="Times New Roman"/>
        </w:rPr>
        <w:t>0 means “Don’t run this module”</w:t>
      </w:r>
    </w:p>
    <w:p w14:paraId="3C71107B" w14:textId="77777777" w:rsidR="000E2F22" w:rsidRPr="00C44DC2" w:rsidRDefault="000E2F22" w:rsidP="006C1B61">
      <w:pPr>
        <w:pStyle w:val="ListParagraph"/>
        <w:numPr>
          <w:ilvl w:val="0"/>
          <w:numId w:val="20"/>
        </w:numPr>
        <w:rPr>
          <w:rFonts w:ascii="Times New Roman" w:hAnsi="Times New Roman" w:cs="Times New Roman"/>
        </w:rPr>
      </w:pPr>
      <w:r w:rsidRPr="00C44DC2">
        <w:rPr>
          <w:rFonts w:ascii="Times New Roman" w:hAnsi="Times New Roman" w:cs="Times New Roman"/>
        </w:rPr>
        <w:t>Whether to save the output of each module.</w:t>
      </w:r>
    </w:p>
    <w:p w14:paraId="68311805" w14:textId="674FBC82" w:rsidR="00CF3FE6" w:rsidRPr="00C44DC2" w:rsidRDefault="00CF3FE6" w:rsidP="00CF3FE6">
      <w:pPr>
        <w:pStyle w:val="ListParagraph"/>
        <w:numPr>
          <w:ilvl w:val="0"/>
          <w:numId w:val="21"/>
        </w:numPr>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3E7360A4" w14:textId="6F38F0D2" w:rsidR="00CF3FE6" w:rsidRPr="00C44DC2" w:rsidRDefault="00CF3FE6" w:rsidP="00CF3FE6">
      <w:pPr>
        <w:pStyle w:val="ListParagraph"/>
        <w:numPr>
          <w:ilvl w:val="1"/>
          <w:numId w:val="21"/>
        </w:numPr>
        <w:rPr>
          <w:rFonts w:ascii="Times New Roman" w:hAnsi="Times New Roman" w:cs="Times New Roman"/>
        </w:rPr>
      </w:pPr>
      <w:r w:rsidRPr="00C44DC2">
        <w:rPr>
          <w:rFonts w:ascii="Times New Roman" w:hAnsi="Times New Roman" w:cs="Times New Roman"/>
        </w:rPr>
        <w:t>1 means “Save output from this module”</w:t>
      </w:r>
    </w:p>
    <w:p w14:paraId="7C41178B" w14:textId="2B73811C" w:rsidR="00CF3FE6" w:rsidRPr="00C44DC2" w:rsidRDefault="00CF3FE6" w:rsidP="006C1B61">
      <w:pPr>
        <w:pStyle w:val="ListParagraph"/>
        <w:numPr>
          <w:ilvl w:val="1"/>
          <w:numId w:val="21"/>
        </w:numPr>
        <w:rPr>
          <w:rFonts w:ascii="Times New Roman" w:hAnsi="Times New Roman" w:cs="Times New Roman"/>
        </w:rPr>
      </w:pPr>
      <w:r w:rsidRPr="00C44DC2">
        <w:rPr>
          <w:rFonts w:ascii="Times New Roman" w:hAnsi="Times New Roman" w:cs="Times New Roman"/>
        </w:rPr>
        <w:t>0 means “Don’t save output from this module”</w:t>
      </w:r>
    </w:p>
    <w:p w14:paraId="092CD708" w14:textId="1A39273D" w:rsidR="00CF3FE6" w:rsidRPr="00C44DC2" w:rsidRDefault="00CF3FE6" w:rsidP="006C1B61">
      <w:pPr>
        <w:pStyle w:val="ListParagraph"/>
        <w:numPr>
          <w:ilvl w:val="0"/>
          <w:numId w:val="21"/>
        </w:numPr>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1C99064B" w14:textId="77777777" w:rsidR="000E2F22" w:rsidRPr="00C44DC2" w:rsidRDefault="000E2F22" w:rsidP="006C1B61">
      <w:pPr>
        <w:rPr>
          <w:rFonts w:ascii="Times New Roman" w:hAnsi="Times New Roman" w:cs="Times New Roman"/>
        </w:rPr>
      </w:pPr>
    </w:p>
    <w:p w14:paraId="3A1263B4" w14:textId="68A59F47" w:rsidR="000E2F22" w:rsidRPr="00C44DC2" w:rsidRDefault="000E2F22" w:rsidP="006C1B61">
      <w:pPr>
        <w:rPr>
          <w:rFonts w:ascii="Times New Roman" w:hAnsi="Times New Roman" w:cs="Times New Roman"/>
        </w:rPr>
      </w:pPr>
      <w:r w:rsidRPr="00C44DC2">
        <w:rPr>
          <w:rFonts w:ascii="Times New Roman" w:hAnsi="Times New Roman" w:cs="Times New Roman"/>
        </w:rPr>
        <w:t>The module selection portion of the user inputs looks like this:</w:t>
      </w:r>
    </w:p>
    <w:p w14:paraId="6E87BE8A" w14:textId="69563810" w:rsidR="000E2F22" w:rsidRPr="00C44DC2" w:rsidRDefault="004B5E9A" w:rsidP="006C1B61">
      <w:pPr>
        <w:rPr>
          <w:rFonts w:ascii="Times New Roman" w:hAnsi="Times New Roman" w:cs="Times New Roman"/>
        </w:rPr>
      </w:pPr>
      <w:r>
        <w:rPr>
          <w:rFonts w:ascii="Times New Roman" w:hAnsi="Times New Roman" w:cs="Times New Roman"/>
          <w:noProof/>
        </w:rPr>
        <w:drawing>
          <wp:inline distT="0" distB="0" distL="0" distR="0" wp14:anchorId="223116B1" wp14:editId="187F5E6D">
            <wp:extent cx="6686550" cy="2124075"/>
            <wp:effectExtent l="0" t="0" r="0" b="9525"/>
            <wp:docPr id="15" name="Picture 1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0B8FE3D7" w14:textId="2E4C2846" w:rsidR="000E2F22" w:rsidRPr="00C44DC2" w:rsidRDefault="000E2F22" w:rsidP="000E2F22">
      <w:pPr>
        <w:rPr>
          <w:rFonts w:ascii="Times New Roman" w:hAnsi="Times New Roman" w:cs="Times New Roman"/>
        </w:rPr>
      </w:pPr>
      <w:r w:rsidRPr="00C44DC2">
        <w:rPr>
          <w:rFonts w:ascii="Times New Roman" w:hAnsi="Times New Roman" w:cs="Times New Roman"/>
        </w:rPr>
        <w:t xml:space="preserve">In the image above, the user has chosen to run the format, </w:t>
      </w:r>
      <w:r w:rsidR="00C11679" w:rsidRPr="00C44DC2">
        <w:rPr>
          <w:rFonts w:ascii="Times New Roman" w:hAnsi="Times New Roman" w:cs="Times New Roman"/>
        </w:rPr>
        <w:t xml:space="preserve">PREP </w:t>
      </w:r>
      <w:r w:rsidRPr="00C44DC2">
        <w:rPr>
          <w:rFonts w:ascii="Times New Roman" w:hAnsi="Times New Roman" w:cs="Times New Roman"/>
        </w:rPr>
        <w:t xml:space="preserve">, filtering, detrending, segmentation, and </w:t>
      </w:r>
      <w:r w:rsidR="00C11679" w:rsidRPr="00C44DC2">
        <w:rPr>
          <w:rFonts w:ascii="Times New Roman" w:hAnsi="Times New Roman" w:cs="Times New Roman"/>
        </w:rPr>
        <w:t xml:space="preserve">PSD </w:t>
      </w:r>
      <w:r w:rsidRPr="00C44DC2">
        <w:rPr>
          <w:rFonts w:ascii="Times New Roman" w:hAnsi="Times New Roman" w:cs="Times New Roman"/>
        </w:rPr>
        <w:t xml:space="preserve">modules.  They are saving outputs for format, </w:t>
      </w:r>
      <w:r w:rsidR="00C11679" w:rsidRPr="00C44DC2">
        <w:rPr>
          <w:rFonts w:ascii="Times New Roman" w:hAnsi="Times New Roman" w:cs="Times New Roman"/>
        </w:rPr>
        <w:t>PREP</w:t>
      </w:r>
      <w:r w:rsidRPr="00C44DC2">
        <w:rPr>
          <w:rFonts w:ascii="Times New Roman" w:hAnsi="Times New Roman" w:cs="Times New Roman"/>
        </w:rPr>
        <w:t>, segmentation, and PSD, but not filtering or detrending.</w:t>
      </w:r>
    </w:p>
    <w:p w14:paraId="29FF725E" w14:textId="77777777" w:rsidR="00A235D3" w:rsidRPr="00C44DC2" w:rsidRDefault="00A235D3" w:rsidP="000E2F22">
      <w:pPr>
        <w:rPr>
          <w:rFonts w:ascii="Times New Roman" w:hAnsi="Times New Roman" w:cs="Times New Roman"/>
        </w:rPr>
      </w:pPr>
    </w:p>
    <w:p w14:paraId="72B63810" w14:textId="334B9897" w:rsidR="00A235D3" w:rsidRPr="00C44DC2" w:rsidRDefault="00A235D3" w:rsidP="000E2F22">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4E50EB38" w14:textId="7A4122BB" w:rsidR="00CF3FE6" w:rsidRDefault="00CF3FE6">
      <w:pPr>
        <w:rPr>
          <w:rFonts w:ascii="Times New Roman" w:hAnsi="Times New Roman" w:cs="Times New Roman"/>
        </w:rPr>
      </w:pPr>
    </w:p>
    <w:p w14:paraId="2FDE6382" w14:textId="77777777" w:rsidR="00C704B4" w:rsidRPr="00C44DC2" w:rsidRDefault="00C704B4">
      <w:pPr>
        <w:rPr>
          <w:rFonts w:ascii="Times New Roman" w:hAnsi="Times New Roman" w:cs="Times New Roman"/>
        </w:rPr>
      </w:pPr>
    </w:p>
    <w:p w14:paraId="4E1058BA" w14:textId="7BD7C6EB" w:rsidR="006F1E0D" w:rsidRPr="00C44DC2" w:rsidRDefault="00CF3FE6">
      <w:pPr>
        <w:rPr>
          <w:rFonts w:ascii="Times New Roman" w:hAnsi="Times New Roman" w:cs="Times New Roman"/>
        </w:rPr>
      </w:pPr>
      <w:r w:rsidRPr="00C44DC2">
        <w:rPr>
          <w:rFonts w:ascii="Times New Roman" w:hAnsi="Times New Roman" w:cs="Times New Roman"/>
          <w:b/>
          <w:sz w:val="28"/>
          <w:szCs w:val="28"/>
        </w:rPr>
        <w:lastRenderedPageBreak/>
        <w:t>3. Module Parameters</w:t>
      </w:r>
    </w:p>
    <w:p w14:paraId="1A81E057" w14:textId="77777777" w:rsidR="00EF7895" w:rsidRPr="00C44DC2" w:rsidRDefault="00EF7895" w:rsidP="00EF7895">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589D5BEB" w14:textId="77777777" w:rsidR="00FB7F74" w:rsidRPr="00C44DC2" w:rsidRDefault="00FB7F74">
      <w:pPr>
        <w:rPr>
          <w:rFonts w:ascii="Times New Roman" w:hAnsi="Times New Roman" w:cs="Times New Roman"/>
        </w:rPr>
      </w:pPr>
    </w:p>
    <w:p w14:paraId="03883403" w14:textId="1B4018BB" w:rsidR="00EF7895" w:rsidRPr="00C44DC2" w:rsidRDefault="00EF7895">
      <w:pPr>
        <w:rPr>
          <w:rFonts w:ascii="Times New Roman" w:hAnsi="Times New Roman" w:cs="Times New Roman"/>
        </w:rPr>
      </w:pPr>
      <w:r w:rsidRPr="00C44DC2">
        <w:rPr>
          <w:rFonts w:ascii="Times New Roman" w:hAnsi="Times New Roman" w:cs="Times New Roman"/>
        </w:rPr>
        <w:t>FORMATTING SPECIFICATIONS</w:t>
      </w:r>
    </w:p>
    <w:p w14:paraId="10CEBD73" w14:textId="77777777" w:rsidR="00EF7895" w:rsidRPr="00C44DC2" w:rsidRDefault="00EF7895">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data  into a format that BEAPP can process.  Any new dataset to be run through BEAPP will therefore need to be run through the formatting module.  </w:t>
      </w:r>
    </w:p>
    <w:p w14:paraId="3F934D08" w14:textId="77777777" w:rsidR="00EF7895" w:rsidRPr="00C44DC2" w:rsidRDefault="00EF7895">
      <w:pPr>
        <w:rPr>
          <w:rFonts w:ascii="Times New Roman" w:hAnsi="Times New Roman" w:cs="Times New Roman"/>
        </w:rPr>
      </w:pPr>
    </w:p>
    <w:p w14:paraId="6A5711F8" w14:textId="254F47AA" w:rsidR="004A1786" w:rsidRDefault="00EF7895">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6D7D0F62" w14:textId="77777777" w:rsidR="00D66EE6" w:rsidRPr="00C44DC2" w:rsidRDefault="00D66EE6">
      <w:pPr>
        <w:rPr>
          <w:rFonts w:ascii="Times New Roman" w:hAnsi="Times New Roman" w:cs="Times New Roman"/>
        </w:rPr>
      </w:pPr>
    </w:p>
    <w:p w14:paraId="67FEED64" w14:textId="03FCB3E2" w:rsidR="004A1786" w:rsidRPr="00C44DC2" w:rsidRDefault="00D66EE6">
      <w:pPr>
        <w:rPr>
          <w:rFonts w:ascii="Times New Roman" w:hAnsi="Times New Roman" w:cs="Times New Roman"/>
        </w:rPr>
      </w:pPr>
      <w:r>
        <w:rPr>
          <w:rFonts w:ascii="Times New Roman" w:hAnsi="Times New Roman" w:cs="Times New Roman"/>
          <w:noProof/>
        </w:rPr>
        <w:drawing>
          <wp:inline distT="0" distB="0" distL="0" distR="0" wp14:anchorId="0040DA09" wp14:editId="04CB3D56">
            <wp:extent cx="6858000" cy="3667125"/>
            <wp:effectExtent l="0" t="0" r="0" b="9525"/>
            <wp:docPr id="27" name="Picture 27"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4925A77A" w14:textId="77777777" w:rsidR="004A1786" w:rsidRPr="00C44DC2" w:rsidRDefault="004A1786">
      <w:pPr>
        <w:rPr>
          <w:rFonts w:ascii="Times New Roman" w:hAnsi="Times New Roman" w:cs="Times New Roman"/>
        </w:rPr>
      </w:pPr>
    </w:p>
    <w:p w14:paraId="09638AAD" w14:textId="6559CBFF" w:rsidR="00EF7895" w:rsidRPr="00C44DC2" w:rsidRDefault="00EF7895">
      <w:pPr>
        <w:rPr>
          <w:rFonts w:ascii="Times New Roman" w:hAnsi="Times New Roman" w:cs="Times New Roman"/>
        </w:rPr>
      </w:pPr>
      <w:r w:rsidRPr="00C44DC2">
        <w:rPr>
          <w:rFonts w:ascii="Times New Roman" w:hAnsi="Times New Roman" w:cs="Times New Roman"/>
        </w:rPr>
        <w:t>In this section, you will need to spe</w:t>
      </w:r>
      <w:r w:rsidR="00CA1917" w:rsidRPr="00C44DC2">
        <w:rPr>
          <w:rFonts w:ascii="Times New Roman" w:hAnsi="Times New Roman" w:cs="Times New Roman"/>
        </w:rPr>
        <w:t>cify the following information:</w:t>
      </w:r>
    </w:p>
    <w:p w14:paraId="03A615F4" w14:textId="74B1D0DE" w:rsidR="00EF7895" w:rsidRDefault="00EF7895" w:rsidP="006C1B61">
      <w:pPr>
        <w:pStyle w:val="ListParagraph"/>
        <w:numPr>
          <w:ilvl w:val="0"/>
          <w:numId w:val="24"/>
        </w:numPr>
        <w:rPr>
          <w:rFonts w:ascii="Times New Roman" w:hAnsi="Times New Roman" w:cs="Times New Roman"/>
        </w:rPr>
      </w:pPr>
      <w:r w:rsidRPr="00C44DC2">
        <w:rPr>
          <w:rFonts w:ascii="Times New Roman" w:hAnsi="Times New Roman" w:cs="Times New Roman"/>
        </w:rPr>
        <w:t>What is the format of your source files?</w:t>
      </w:r>
    </w:p>
    <w:p w14:paraId="64A6CABC" w14:textId="77777777" w:rsidR="00D66EE6" w:rsidRPr="00D66EE6" w:rsidRDefault="00D66EE6" w:rsidP="00D66EE6">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BE1DD2" w:rsidRPr="00C44DC2" w14:paraId="24E6E830" w14:textId="77777777" w:rsidTr="00D66EE6">
        <w:tc>
          <w:tcPr>
            <w:tcW w:w="3145" w:type="dxa"/>
          </w:tcPr>
          <w:p w14:paraId="438D2AC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19AF7E39"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C8A0754"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56480B5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6A1984D" w14:textId="77777777" w:rsidTr="00D66EE6">
        <w:trPr>
          <w:trHeight w:val="1493"/>
        </w:trPr>
        <w:tc>
          <w:tcPr>
            <w:tcW w:w="3145" w:type="dxa"/>
          </w:tcPr>
          <w:p w14:paraId="512BB3F7"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grp_proc_info.src_format_typ</w:t>
            </w:r>
          </w:p>
        </w:tc>
        <w:tc>
          <w:tcPr>
            <w:tcW w:w="3780" w:type="dxa"/>
          </w:tcPr>
          <w:p w14:paraId="14A3FB47"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71EB7F86"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1: .Mat exports </w:t>
            </w:r>
          </w:p>
          <w:p w14:paraId="72882260"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2: .MFF files with continuous data </w:t>
            </w:r>
          </w:p>
          <w:p w14:paraId="6B9BAFE3"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4EB790C6"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7339D8C3"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130B6154" w14:textId="33545991" w:rsidR="00BE1DD2" w:rsidRPr="00C44DC2" w:rsidRDefault="00BE1DD2" w:rsidP="00D66EE6">
            <w:pPr>
              <w:rPr>
                <w:rFonts w:ascii="Times New Roman" w:hAnsi="Times New Roman" w:cs="Times New Roman"/>
              </w:rPr>
            </w:pPr>
            <w:r w:rsidRPr="00C44DC2">
              <w:rPr>
                <w:rFonts w:ascii="Times New Roman" w:hAnsi="Times New Roman" w:cs="Times New Roman"/>
              </w:rPr>
              <w:t>Mat exports require an accompanying table (see Running BEAPP with Different Source File Formats</w:t>
            </w:r>
            <w:r w:rsidR="00D66EE6">
              <w:rPr>
                <w:rFonts w:ascii="Times New Roman" w:hAnsi="Times New Roman" w:cs="Times New Roman"/>
              </w:rPr>
              <w:t>)</w:t>
            </w:r>
          </w:p>
        </w:tc>
      </w:tr>
    </w:tbl>
    <w:p w14:paraId="18850E95" w14:textId="108D9BF4" w:rsidR="00BE1DD2" w:rsidRDefault="00BE1DD2" w:rsidP="006C1B61">
      <w:pPr>
        <w:pStyle w:val="ListParagraph"/>
        <w:rPr>
          <w:rFonts w:ascii="Times New Roman" w:hAnsi="Times New Roman" w:cs="Times New Roman"/>
        </w:rPr>
      </w:pPr>
    </w:p>
    <w:p w14:paraId="23A4919F" w14:textId="7B733A27" w:rsidR="00D66EE6" w:rsidRDefault="00D66EE6" w:rsidP="006C1B61">
      <w:pPr>
        <w:pStyle w:val="ListParagraph"/>
        <w:rPr>
          <w:rFonts w:ascii="Times New Roman" w:hAnsi="Times New Roman" w:cs="Times New Roman"/>
        </w:rPr>
      </w:pPr>
    </w:p>
    <w:p w14:paraId="0E8AEF9E" w14:textId="03174736" w:rsidR="00D66EE6" w:rsidRDefault="00D66EE6" w:rsidP="006C1B61">
      <w:pPr>
        <w:pStyle w:val="ListParagraph"/>
        <w:rPr>
          <w:rFonts w:ascii="Times New Roman" w:hAnsi="Times New Roman" w:cs="Times New Roman"/>
        </w:rPr>
      </w:pPr>
    </w:p>
    <w:p w14:paraId="2F1388AF" w14:textId="1B6F5F8B" w:rsidR="00D66EE6" w:rsidRDefault="00D66EE6" w:rsidP="006C1B61">
      <w:pPr>
        <w:pStyle w:val="ListParagraph"/>
        <w:rPr>
          <w:rFonts w:ascii="Times New Roman" w:hAnsi="Times New Roman" w:cs="Times New Roman"/>
        </w:rPr>
      </w:pPr>
    </w:p>
    <w:p w14:paraId="1AB12A4B" w14:textId="19B04E13" w:rsidR="00D66EE6" w:rsidRDefault="00D66EE6" w:rsidP="006C1B61">
      <w:pPr>
        <w:pStyle w:val="ListParagraph"/>
        <w:rPr>
          <w:rFonts w:ascii="Times New Roman" w:hAnsi="Times New Roman" w:cs="Times New Roman"/>
        </w:rPr>
      </w:pPr>
    </w:p>
    <w:p w14:paraId="1BAFE5AD" w14:textId="460AEF38" w:rsidR="00D66EE6" w:rsidRDefault="00D66EE6" w:rsidP="006C1B61">
      <w:pPr>
        <w:pStyle w:val="ListParagraph"/>
        <w:rPr>
          <w:rFonts w:ascii="Times New Roman" w:hAnsi="Times New Roman" w:cs="Times New Roman"/>
        </w:rPr>
      </w:pPr>
    </w:p>
    <w:p w14:paraId="2C881B3A" w14:textId="7C89386A" w:rsidR="00D66EE6" w:rsidRDefault="00D66EE6" w:rsidP="006C1B61">
      <w:pPr>
        <w:pStyle w:val="ListParagraph"/>
        <w:rPr>
          <w:rFonts w:ascii="Times New Roman" w:hAnsi="Times New Roman" w:cs="Times New Roman"/>
        </w:rPr>
      </w:pPr>
    </w:p>
    <w:p w14:paraId="57E7DA62" w14:textId="19D93FCE" w:rsidR="00D66EE6" w:rsidRDefault="00D66EE6" w:rsidP="00D66EE6">
      <w:pPr>
        <w:rPr>
          <w:rFonts w:ascii="Times New Roman" w:hAnsi="Times New Roman" w:cs="Times New Roman"/>
        </w:rPr>
      </w:pPr>
    </w:p>
    <w:p w14:paraId="3E7170F7" w14:textId="77777777" w:rsidR="00D66EE6" w:rsidRPr="00D66EE6" w:rsidRDefault="00D66EE6" w:rsidP="00D66EE6">
      <w:pPr>
        <w:rPr>
          <w:rFonts w:ascii="Times New Roman" w:hAnsi="Times New Roman" w:cs="Times New Roman"/>
        </w:rPr>
      </w:pPr>
    </w:p>
    <w:p w14:paraId="306ECA2F" w14:textId="02EA1EB8" w:rsidR="00D66EE6" w:rsidRDefault="00EF7895" w:rsidP="00D66EE6">
      <w:pPr>
        <w:pStyle w:val="ListParagraph"/>
        <w:numPr>
          <w:ilvl w:val="0"/>
          <w:numId w:val="24"/>
        </w:numPr>
        <w:rPr>
          <w:rFonts w:ascii="Times New Roman" w:hAnsi="Times New Roman" w:cs="Times New Roman"/>
        </w:rPr>
      </w:pPr>
      <w:r w:rsidRPr="00C44DC2">
        <w:rPr>
          <w:rFonts w:ascii="Times New Roman" w:hAnsi="Times New Roman" w:cs="Times New Roman"/>
        </w:rPr>
        <w:lastRenderedPageBreak/>
        <w:t>What kind of data will you be processing?  (e.g., continuous baseline data, or event-related data)</w:t>
      </w:r>
    </w:p>
    <w:p w14:paraId="6AA92B1E" w14:textId="77777777" w:rsidR="005E237E" w:rsidRPr="00D66EE6" w:rsidRDefault="005E237E" w:rsidP="005E237E">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BE1DD2" w:rsidRPr="00C44DC2" w14:paraId="309D6AC7" w14:textId="77777777" w:rsidTr="00C704B4">
        <w:tc>
          <w:tcPr>
            <w:tcW w:w="1615" w:type="dxa"/>
          </w:tcPr>
          <w:p w14:paraId="7ED9B1B9"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0083F554"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167596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54DCAB1D"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5E6B7D91" w14:textId="77777777" w:rsidTr="00C704B4">
        <w:trPr>
          <w:trHeight w:val="1493"/>
        </w:trPr>
        <w:tc>
          <w:tcPr>
            <w:tcW w:w="1615" w:type="dxa"/>
          </w:tcPr>
          <w:p w14:paraId="146E2DCC" w14:textId="11AEF22C" w:rsidR="00BE1DD2" w:rsidRPr="00C44DC2" w:rsidRDefault="00BE1DD2" w:rsidP="006C1B61">
            <w:pPr>
              <w:autoSpaceDE w:val="0"/>
              <w:autoSpaceDN w:val="0"/>
              <w:adjustRightInd w:val="0"/>
              <w:rPr>
                <w:rFonts w:ascii="Times New Roman" w:hAnsi="Times New Roman" w:cs="Times New Roman"/>
              </w:rPr>
            </w:pPr>
            <w:r w:rsidRPr="00C44DC2">
              <w:rPr>
                <w:rFonts w:ascii="Times New Roman" w:hAnsi="Times New Roman" w:cs="Times New Roman"/>
              </w:rPr>
              <w:t>grp_proc_info.src_</w:t>
            </w:r>
            <w:r w:rsidR="007C5828" w:rsidRPr="00C44DC2">
              <w:rPr>
                <w:rFonts w:ascii="Times New Roman" w:hAnsi="Times New Roman" w:cs="Times New Roman"/>
              </w:rPr>
              <w:t>data</w:t>
            </w:r>
            <w:r w:rsidRPr="00C44DC2">
              <w:rPr>
                <w:rFonts w:ascii="Times New Roman" w:hAnsi="Times New Roman" w:cs="Times New Roman"/>
              </w:rPr>
              <w:t>_typ</w:t>
            </w:r>
          </w:p>
        </w:tc>
        <w:tc>
          <w:tcPr>
            <w:tcW w:w="5940" w:type="dxa"/>
          </w:tcPr>
          <w:p w14:paraId="3A4B037C"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AD17E04"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01DC54B8"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7CAAD4A8" w14:textId="5DF08069"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3 = baseline with blocked conditions (e.g. eyes open, eyes closed blocks)</w:t>
            </w:r>
            <w:r w:rsidR="00232F08" w:rsidRPr="00C44DC2">
              <w:rPr>
                <w:rFonts w:ascii="Times New Roman" w:hAnsi="Times New Roman" w:cs="Times New Roman"/>
              </w:rPr>
              <w:t xml:space="preserve"> -not available</w:t>
            </w:r>
          </w:p>
          <w:p w14:paraId="5DFE778D" w14:textId="5228301A" w:rsidR="00BE1DD2" w:rsidRPr="00C44DC2" w:rsidRDefault="00C56005" w:rsidP="00C56005">
            <w:pPr>
              <w:rPr>
                <w:rFonts w:ascii="Times New Roman" w:hAnsi="Times New Roman" w:cs="Times New Roman"/>
              </w:rPr>
            </w:pPr>
            <w:r w:rsidRPr="00C44DC2">
              <w:rPr>
                <w:rFonts w:ascii="Times New Roman" w:hAnsi="Times New Roman" w:cs="Times New Roman"/>
              </w:rPr>
              <w:t>4 = baseline between event tags or timepoints that is not otherwise marked</w:t>
            </w:r>
            <w:r w:rsidR="00232F08" w:rsidRPr="00C44DC2">
              <w:rPr>
                <w:rFonts w:ascii="Times New Roman" w:hAnsi="Times New Roman" w:cs="Times New Roman"/>
              </w:rPr>
              <w:t xml:space="preserve"> – not available</w:t>
            </w:r>
          </w:p>
        </w:tc>
        <w:tc>
          <w:tcPr>
            <w:tcW w:w="1260" w:type="dxa"/>
          </w:tcPr>
          <w:p w14:paraId="063D498C"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783B33DB"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704D3EB4" w14:textId="692B2E4E" w:rsidR="00BE1DD2" w:rsidRPr="00C44DC2" w:rsidRDefault="00C56005" w:rsidP="00C704B4">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w:t>
              </w:r>
              <w:r w:rsidR="00EA2947" w:rsidRPr="00EA2947">
                <w:rPr>
                  <w:rStyle w:val="Hyperlink"/>
                  <w:rFonts w:ascii="Times New Roman" w:hAnsi="Times New Roman" w:cs="Times New Roman"/>
                </w:rPr>
                <w: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In </w:t>
            </w:r>
            <w:r w:rsidR="00232F08" w:rsidRPr="00C44DC2">
              <w:rPr>
                <w:rFonts w:ascii="Times New Roman" w:hAnsi="Times New Roman" w:cs="Times New Roman"/>
              </w:rPr>
              <w:t>current version</w:t>
            </w:r>
            <w:r w:rsidRPr="00C44DC2">
              <w:rPr>
                <w:rFonts w:ascii="Times New Roman" w:hAnsi="Times New Roman" w:cs="Times New Roman"/>
              </w:rPr>
              <w:t xml:space="preserve">, 3 and 4 are not yet options, but coming soon </w:t>
            </w:r>
          </w:p>
        </w:tc>
      </w:tr>
    </w:tbl>
    <w:p w14:paraId="586D9428" w14:textId="77777777" w:rsidR="00BE1DD2" w:rsidRPr="00C44DC2" w:rsidRDefault="00BE1DD2" w:rsidP="006C1B61">
      <w:pPr>
        <w:pStyle w:val="ListParagraph"/>
        <w:rPr>
          <w:rFonts w:ascii="Times New Roman" w:hAnsi="Times New Roman" w:cs="Times New Roman"/>
        </w:rPr>
      </w:pPr>
    </w:p>
    <w:p w14:paraId="2DC2D2CE" w14:textId="6087F1D1" w:rsidR="00A235D3" w:rsidRPr="005E237E" w:rsidRDefault="00A235D3" w:rsidP="006C1B61">
      <w:pPr>
        <w:pStyle w:val="ListParagraph"/>
        <w:numPr>
          <w:ilvl w:val="0"/>
          <w:numId w:val="24"/>
        </w:numPr>
        <w:rPr>
          <w:rFonts w:ascii="Times New Roman" w:hAnsi="Times New Roman" w:cs="Times New Roman"/>
          <w:i/>
        </w:rPr>
      </w:pPr>
      <w:r w:rsidRPr="00C44DC2">
        <w:rPr>
          <w:rFonts w:ascii="Times New Roman" w:hAnsi="Times New Roman" w:cs="Times New Roman"/>
        </w:rPr>
        <w:t>W</w:t>
      </w:r>
      <w:r w:rsidR="00EF7895" w:rsidRPr="00C44DC2">
        <w:rPr>
          <w:rFonts w:ascii="Times New Roman" w:hAnsi="Times New Roman" w:cs="Times New Roman"/>
        </w:rPr>
        <w:t>hich variable</w:t>
      </w:r>
      <w:r w:rsidR="00C11679" w:rsidRPr="00C44DC2">
        <w:rPr>
          <w:rFonts w:ascii="Times New Roman" w:hAnsi="Times New Roman" w:cs="Times New Roman"/>
        </w:rPr>
        <w:t>(s)</w:t>
      </w:r>
      <w:r w:rsidR="00EF7895" w:rsidRPr="00C44DC2">
        <w:rPr>
          <w:rFonts w:ascii="Times New Roman" w:hAnsi="Times New Roman" w:cs="Times New Roman"/>
        </w:rPr>
        <w:t xml:space="preserve"> contain</w:t>
      </w:r>
      <w:r w:rsidR="00C11679" w:rsidRPr="00C44DC2">
        <w:rPr>
          <w:rFonts w:ascii="Times New Roman" w:hAnsi="Times New Roman" w:cs="Times New Roman"/>
        </w:rPr>
        <w:t>(</w:t>
      </w:r>
      <w:r w:rsidR="00EF7895" w:rsidRPr="00C44DC2">
        <w:rPr>
          <w:rFonts w:ascii="Times New Roman" w:hAnsi="Times New Roman" w:cs="Times New Roman"/>
        </w:rPr>
        <w:t>s</w:t>
      </w:r>
      <w:r w:rsidR="00C11679" w:rsidRPr="00C44DC2">
        <w:rPr>
          <w:rFonts w:ascii="Times New Roman" w:hAnsi="Times New Roman" w:cs="Times New Roman"/>
        </w:rPr>
        <w:t>)</w:t>
      </w:r>
      <w:r w:rsidR="00EF7895" w:rsidRPr="00C44DC2">
        <w:rPr>
          <w:rFonts w:ascii="Times New Roman" w:hAnsi="Times New Roman" w:cs="Times New Roman"/>
        </w:rPr>
        <w:t xml:space="preserve"> the EEG data itself?  </w:t>
      </w:r>
      <w:r w:rsidRPr="00C44DC2">
        <w:rPr>
          <w:rFonts w:ascii="Times New Roman" w:hAnsi="Times New Roman" w:cs="Times New Roman"/>
          <w:i/>
        </w:rPr>
        <w:t xml:space="preserve">You only need to specify this if your data is in .mat format. </w:t>
      </w:r>
      <w:r w:rsidR="007B5942" w:rsidRPr="00C44DC2">
        <w:rPr>
          <w:rFonts w:ascii="Times New Roman" w:hAnsi="Times New Roman" w:cs="Times New Roman"/>
        </w:rPr>
        <w:t xml:space="preserve">This is the </w:t>
      </w:r>
      <w:r w:rsidR="00EF7895" w:rsidRPr="00C44DC2">
        <w:rPr>
          <w:rFonts w:ascii="Times New Roman" w:hAnsi="Times New Roman" w:cs="Times New Roman"/>
        </w:rPr>
        <w:t>variable with the (unsegmented) EEG data, in matrix format</w:t>
      </w:r>
      <w:r w:rsidR="007B5942" w:rsidRPr="00C44DC2">
        <w:rPr>
          <w:rFonts w:ascii="Times New Roman" w:hAnsi="Times New Roman" w:cs="Times New Roman"/>
        </w:rPr>
        <w:t>, as described in the start-up guide.</w:t>
      </w:r>
      <w:r w:rsidRPr="00C44DC2">
        <w:rPr>
          <w:rFonts w:ascii="Times New Roman" w:hAnsi="Times New Roman" w:cs="Times New Roman"/>
        </w:rPr>
        <w:t xml:space="preserve">  </w:t>
      </w:r>
    </w:p>
    <w:p w14:paraId="5A54D131" w14:textId="77777777" w:rsidR="005E237E" w:rsidRPr="00C44DC2" w:rsidRDefault="005E237E" w:rsidP="005E237E">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BE1DD2" w:rsidRPr="00C44DC2" w14:paraId="61675799" w14:textId="77777777" w:rsidTr="00885A5F">
        <w:tc>
          <w:tcPr>
            <w:tcW w:w="3145" w:type="dxa"/>
          </w:tcPr>
          <w:p w14:paraId="59B7510F"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68AD8503"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63D4B8C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72C096D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90116B1" w14:textId="77777777" w:rsidTr="00885A5F">
        <w:trPr>
          <w:trHeight w:val="368"/>
        </w:trPr>
        <w:tc>
          <w:tcPr>
            <w:tcW w:w="3145" w:type="dxa"/>
          </w:tcPr>
          <w:p w14:paraId="6A96F8F8"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grp_proc_info.src_eeg_vname</w:t>
            </w:r>
          </w:p>
        </w:tc>
        <w:tc>
          <w:tcPr>
            <w:tcW w:w="3060" w:type="dxa"/>
          </w:tcPr>
          <w:p w14:paraId="3CDA3B2E"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1B1D1B92"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46B76AEF" w14:textId="6B91E8B1" w:rsidR="00BE1DD2" w:rsidRPr="00C44DC2" w:rsidRDefault="00885A5F" w:rsidP="00BE1DD2">
            <w:pPr>
              <w:autoSpaceDE w:val="0"/>
              <w:autoSpaceDN w:val="0"/>
              <w:adjustRightInd w:val="0"/>
              <w:rPr>
                <w:rFonts w:ascii="Times New Roman" w:hAnsi="Times New Roman" w:cs="Times New Roman"/>
                <w:b/>
              </w:rPr>
            </w:pPr>
            <w:r>
              <w:rPr>
                <w:rFonts w:ascii="Times New Roman" w:hAnsi="Times New Roman" w:cs="Times New Roman"/>
              </w:rPr>
              <w:t>={‘EEG_Dat’,‘Cat1_Seg</w:t>
            </w:r>
            <w:r w:rsidR="00BE1DD2" w:rsidRPr="00C44DC2">
              <w:rPr>
                <w:rFonts w:ascii="Times New Roman" w:hAnsi="Times New Roman" w:cs="Times New Roman"/>
              </w:rPr>
              <w:t>’}</w:t>
            </w:r>
          </w:p>
        </w:tc>
        <w:tc>
          <w:tcPr>
            <w:tcW w:w="1705" w:type="dxa"/>
          </w:tcPr>
          <w:p w14:paraId="058E23D3" w14:textId="790F86C6"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Only required for .mat </w:t>
            </w:r>
            <w:r w:rsidR="00885A5F">
              <w:rPr>
                <w:rFonts w:ascii="Times New Roman" w:hAnsi="Times New Roman" w:cs="Times New Roman"/>
              </w:rPr>
              <w:t>files</w:t>
            </w:r>
          </w:p>
        </w:tc>
      </w:tr>
    </w:tbl>
    <w:p w14:paraId="355A067A" w14:textId="77777777" w:rsidR="00BE1DD2" w:rsidRPr="00C44DC2" w:rsidRDefault="00BE1DD2" w:rsidP="006C1B61">
      <w:pPr>
        <w:pStyle w:val="ListParagraph"/>
        <w:rPr>
          <w:rFonts w:ascii="Times New Roman" w:hAnsi="Times New Roman" w:cs="Times New Roman"/>
          <w:i/>
        </w:rPr>
      </w:pPr>
    </w:p>
    <w:p w14:paraId="5594354C" w14:textId="77777777" w:rsidR="005E237E" w:rsidRPr="005E237E" w:rsidRDefault="00A235D3" w:rsidP="005E237E">
      <w:pPr>
        <w:pStyle w:val="ListParagraph"/>
        <w:numPr>
          <w:ilvl w:val="0"/>
          <w:numId w:val="24"/>
        </w:numPr>
        <w:rPr>
          <w:rStyle w:val="Hyperlink"/>
          <w:rFonts w:ascii="Times New Roman" w:hAnsi="Times New Roman" w:cs="Times New Roman"/>
          <w:color w:val="auto"/>
          <w:u w:val="none"/>
        </w:rPr>
      </w:pPr>
      <w:bookmarkStart w:id="4" w:name="Line_Noise_Frequency"/>
      <w:r w:rsidRPr="00C44DC2">
        <w:rPr>
          <w:rFonts w:ascii="Times New Roman" w:hAnsi="Times New Roman" w:cs="Times New Roman"/>
        </w:rPr>
        <w:t>W</w:t>
      </w:r>
      <w:r w:rsidR="007B5942" w:rsidRPr="00C44DC2">
        <w:rPr>
          <w:rFonts w:ascii="Times New Roman" w:hAnsi="Times New Roman" w:cs="Times New Roman"/>
        </w:rPr>
        <w:t>hat</w:t>
      </w:r>
      <w:bookmarkEnd w:id="4"/>
      <w:r w:rsidR="007B5942" w:rsidRPr="00C44DC2">
        <w:rPr>
          <w:rFonts w:ascii="Times New Roman" w:hAnsi="Times New Roman" w:cs="Times New Roman"/>
        </w:rPr>
        <w:t xml:space="preserve"> is the frequency of line noise where your data were collected? </w:t>
      </w: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r w:rsidR="007B5942" w:rsidRPr="00C44DC2">
        <w:rPr>
          <w:rFonts w:ascii="Times New Roman" w:hAnsi="Times New Roman" w:cs="Times New Roman"/>
        </w:rPr>
        <w:t xml:space="preserve">Typically this is 60 Hz in </w:t>
      </w:r>
      <w:r w:rsidR="00F9311D" w:rsidRPr="00C44DC2">
        <w:rPr>
          <w:rFonts w:ascii="Times New Roman" w:hAnsi="Times New Roman" w:cs="Times New Roman"/>
        </w:rPr>
        <w:t>North and South America, and parts of Asia; it is typically</w:t>
      </w:r>
      <w:r w:rsidR="007B5942" w:rsidRPr="00C44DC2">
        <w:rPr>
          <w:rFonts w:ascii="Times New Roman" w:hAnsi="Times New Roman" w:cs="Times New Roman"/>
        </w:rPr>
        <w:t xml:space="preserve"> 50 Hz in Europe</w:t>
      </w:r>
      <w:r w:rsidR="00F9311D" w:rsidRPr="00C44DC2">
        <w:rPr>
          <w:rFonts w:ascii="Times New Roman" w:hAnsi="Times New Roman" w:cs="Times New Roman"/>
        </w:rPr>
        <w:t xml:space="preserve"> and other parts of the world.  The following website contains information on line noise in other countries:</w:t>
      </w:r>
      <w:r w:rsidR="005E237E">
        <w:rPr>
          <w:rFonts w:ascii="Times New Roman" w:hAnsi="Times New Roman" w:cs="Times New Roman"/>
        </w:rPr>
        <w:t xml:space="preserve"> </w:t>
      </w:r>
      <w:hyperlink r:id="rId14" w:history="1">
        <w:r w:rsidR="00F9311D" w:rsidRPr="005E237E">
          <w:rPr>
            <w:rStyle w:val="Hyperlink"/>
            <w:rFonts w:ascii="Times New Roman" w:hAnsi="Times New Roman" w:cs="Times New Roman"/>
          </w:rPr>
          <w:t>https://en.wikipedia.org/wiki/Mains_electricity_by_country</w:t>
        </w:r>
      </w:hyperlink>
    </w:p>
    <w:p w14:paraId="01AF4A97" w14:textId="79797AEF" w:rsidR="007B5942" w:rsidRDefault="007B5942" w:rsidP="005E237E">
      <w:pPr>
        <w:pStyle w:val="ListParagraph"/>
        <w:numPr>
          <w:ilvl w:val="1"/>
          <w:numId w:val="24"/>
        </w:numPr>
        <w:rPr>
          <w:rFonts w:ascii="Times New Roman" w:hAnsi="Times New Roman" w:cs="Times New Roman"/>
        </w:rPr>
      </w:pPr>
      <w:r w:rsidRPr="005E237E">
        <w:rPr>
          <w:rFonts w:ascii="Times New Roman" w:hAnsi="Times New Roman" w:cs="Times New Roman"/>
        </w:rPr>
        <w:t xml:space="preserve">If you are running a dataset </w:t>
      </w:r>
      <w:r w:rsidR="0017415F" w:rsidRPr="005E237E">
        <w:rPr>
          <w:rFonts w:ascii="Times New Roman" w:hAnsi="Times New Roman" w:cs="Times New Roman"/>
        </w:rPr>
        <w:t>in which line noise frequency varies by file</w:t>
      </w:r>
      <w:r w:rsidRPr="005E237E">
        <w:rPr>
          <w:rFonts w:ascii="Times New Roman" w:hAnsi="Times New Roman" w:cs="Times New Roman"/>
        </w:rPr>
        <w:t xml:space="preserve"> (e.g., a combined dataset with EEG obtained in the USA and the UK), you will need to specify line noise for each file in mat_file_info_table or mff_file_info_table, as described in the </w:t>
      </w:r>
      <w:hyperlink w:anchor="Start_Up_Guide" w:history="1">
        <w:r w:rsidR="005E237E" w:rsidRPr="00EA2947">
          <w:rPr>
            <w:rStyle w:val="Hyperlink"/>
            <w:rFonts w:ascii="Times New Roman" w:hAnsi="Times New Roman" w:cs="Times New Roman"/>
          </w:rPr>
          <w:t>Start-Up G</w:t>
        </w:r>
        <w:r w:rsidRPr="00EA2947">
          <w:rPr>
            <w:rStyle w:val="Hyperlink"/>
            <w:rFonts w:ascii="Times New Roman" w:hAnsi="Times New Roman" w:cs="Times New Roman"/>
          </w:rPr>
          <w:t>uide.</w:t>
        </w:r>
      </w:hyperlink>
    </w:p>
    <w:p w14:paraId="356FDCD1" w14:textId="77777777" w:rsidR="005E237E" w:rsidRPr="005E237E" w:rsidRDefault="005E237E" w:rsidP="005E237E">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BE1DD2" w:rsidRPr="00C44DC2" w14:paraId="1EA31C10" w14:textId="77777777" w:rsidTr="00232F08">
        <w:tc>
          <w:tcPr>
            <w:tcW w:w="3055" w:type="dxa"/>
          </w:tcPr>
          <w:p w14:paraId="37A1298E"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CC40F6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489045C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61D0B45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70B5A95A" w14:textId="77777777" w:rsidTr="00232F08">
        <w:trPr>
          <w:trHeight w:val="710"/>
        </w:trPr>
        <w:tc>
          <w:tcPr>
            <w:tcW w:w="3055" w:type="dxa"/>
          </w:tcPr>
          <w:p w14:paraId="72785CF6" w14:textId="77777777" w:rsidR="00BE1DD2" w:rsidRPr="00C44DC2" w:rsidRDefault="00BE1DD2" w:rsidP="00BE1DD2">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160" w:type="dxa"/>
          </w:tcPr>
          <w:p w14:paraId="0E9350B1"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448B4B93"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EDF25DD"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41BC527F" w14:textId="58B318BF"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This is used for notch filtering, </w:t>
            </w:r>
            <w:r w:rsidR="00D201E5">
              <w:rPr>
                <w:rFonts w:ascii="Times New Roman" w:hAnsi="Times New Roman" w:cs="Times New Roman"/>
              </w:rPr>
              <w:t>HAPPE</w:t>
            </w:r>
            <w:r w:rsidRPr="00C44DC2">
              <w:rPr>
                <w:rFonts w:ascii="Times New Roman" w:hAnsi="Times New Roman" w:cs="Times New Roman"/>
              </w:rPr>
              <w:t>, and PREP</w:t>
            </w:r>
          </w:p>
        </w:tc>
      </w:tr>
    </w:tbl>
    <w:p w14:paraId="75C8E90A" w14:textId="77777777" w:rsidR="00BE1DD2" w:rsidRPr="00C44DC2" w:rsidRDefault="00BE1DD2" w:rsidP="006C1B61">
      <w:pPr>
        <w:rPr>
          <w:rFonts w:ascii="Times New Roman" w:hAnsi="Times New Roman" w:cs="Times New Roman"/>
        </w:rPr>
      </w:pPr>
    </w:p>
    <w:p w14:paraId="16E4DA60" w14:textId="0ABDC9E3" w:rsidR="007B5942" w:rsidRPr="00B97472" w:rsidRDefault="007B5942"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w:t>
      </w:r>
      <w:r w:rsidR="00A235D3" w:rsidRPr="00C44DC2">
        <w:rPr>
          <w:rFonts w:ascii="Times New Roman" w:hAnsi="Times New Roman" w:cs="Times New Roman"/>
        </w:rPr>
        <w:t xml:space="preserve">electrode layouts (or nets) were used to collect your data?  </w:t>
      </w:r>
      <w:r w:rsidR="00A235D3" w:rsidRPr="00C44DC2">
        <w:rPr>
          <w:rFonts w:ascii="Times New Roman" w:hAnsi="Times New Roman" w:cs="Times New Roman"/>
          <w:i/>
        </w:rPr>
        <w:t>You</w:t>
      </w:r>
      <w:r w:rsidR="005E237E">
        <w:rPr>
          <w:rFonts w:ascii="Times New Roman" w:hAnsi="Times New Roman" w:cs="Times New Roman"/>
          <w:i/>
        </w:rPr>
        <w:t xml:space="preserve"> are only required</w:t>
      </w:r>
      <w:r w:rsidR="00A235D3" w:rsidRPr="00C44DC2">
        <w:rPr>
          <w:rFonts w:ascii="Times New Roman" w:hAnsi="Times New Roman" w:cs="Times New Roman"/>
          <w:i/>
        </w:rPr>
        <w:t xml:space="preserve"> to specify th</w:t>
      </w:r>
      <w:r w:rsidR="00232F08" w:rsidRPr="00C44DC2">
        <w:rPr>
          <w:rFonts w:ascii="Times New Roman" w:hAnsi="Times New Roman" w:cs="Times New Roman"/>
          <w:i/>
        </w:rPr>
        <w:t>is if you will be running the ICA module or rereferencing to specific channels</w:t>
      </w:r>
      <w:r w:rsidR="00A235D3" w:rsidRPr="00C44DC2">
        <w:rPr>
          <w:rFonts w:ascii="Times New Roman" w:hAnsi="Times New Roman" w:cs="Times New Roman"/>
          <w:i/>
        </w:rPr>
        <w:t xml:space="preserve">.  </w:t>
      </w:r>
      <w:r w:rsidR="00A235D3" w:rsidRPr="00C44DC2">
        <w:rPr>
          <w:rFonts w:ascii="Times New Roman" w:hAnsi="Times New Roman" w:cs="Times New Roman"/>
        </w:rPr>
        <w:t>However, specifying this variable will also increas</w:t>
      </w:r>
      <w:r w:rsidR="005E237E">
        <w:rPr>
          <w:rFonts w:ascii="Times New Roman" w:hAnsi="Times New Roman" w:cs="Times New Roman"/>
        </w:rPr>
        <w:t xml:space="preserve">e the speed of </w:t>
      </w:r>
      <w:r w:rsidR="00A235D3" w:rsidRPr="00C44DC2">
        <w:rPr>
          <w:rFonts w:ascii="Times New Roman" w:hAnsi="Times New Roman" w:cs="Times New Roman"/>
        </w:rPr>
        <w:t>runs</w:t>
      </w:r>
      <w:r w:rsidR="005E237E">
        <w:rPr>
          <w:rFonts w:ascii="Times New Roman" w:hAnsi="Times New Roman" w:cs="Times New Roman"/>
        </w:rPr>
        <w:t xml:space="preserve"> (especially re-runs)</w:t>
      </w:r>
      <w:r w:rsidR="00A235D3" w:rsidRPr="00C44DC2">
        <w:rPr>
          <w:rFonts w:ascii="Times New Roman" w:hAnsi="Times New Roman" w:cs="Times New Roman"/>
        </w:rPr>
        <w:t xml:space="preserve">.  For additional information on </w:t>
      </w:r>
      <w:r w:rsidR="00BE1DD2" w:rsidRPr="00C44DC2">
        <w:rPr>
          <w:rFonts w:ascii="Times New Roman" w:hAnsi="Times New Roman" w:cs="Times New Roman"/>
        </w:rPr>
        <w:t xml:space="preserve">managing </w:t>
      </w:r>
      <w:r w:rsidR="00A235D3" w:rsidRPr="00C44DC2">
        <w:rPr>
          <w:rFonts w:ascii="Times New Roman" w:hAnsi="Times New Roman" w:cs="Times New Roman"/>
        </w:rPr>
        <w:t>electrode nets and acquisition layouts</w:t>
      </w:r>
      <w:r w:rsidR="00BE1DD2" w:rsidRPr="00C44DC2">
        <w:rPr>
          <w:rFonts w:ascii="Times New Roman" w:hAnsi="Times New Roman" w:cs="Times New Roman"/>
        </w:rPr>
        <w:t xml:space="preserve"> in BEAPP</w:t>
      </w:r>
      <w:r w:rsidR="00A235D3" w:rsidRPr="00C44DC2">
        <w:rPr>
          <w:rFonts w:ascii="Times New Roman" w:hAnsi="Times New Roman" w:cs="Times New Roman"/>
        </w:rPr>
        <w:t xml:space="preserve">, see the section on </w:t>
      </w:r>
      <w:hyperlink w:anchor="BEAPP_Net_Library" w:history="1">
        <w:r w:rsidR="00A235D3" w:rsidRPr="0062310C">
          <w:rPr>
            <w:rStyle w:val="Hyperlink"/>
            <w:rFonts w:ascii="Times New Roman" w:hAnsi="Times New Roman" w:cs="Times New Roman"/>
          </w:rPr>
          <w:t>BEAPP Net Library</w:t>
        </w:r>
      </w:hyperlink>
      <w:r w:rsidR="00A235D3" w:rsidRPr="00C44DC2">
        <w:rPr>
          <w:rFonts w:ascii="Times New Roman" w:hAnsi="Times New Roman" w:cs="Times New Roman"/>
          <w:color w:val="3366FF"/>
        </w:rPr>
        <w:t>.</w:t>
      </w:r>
    </w:p>
    <w:p w14:paraId="3229F2CE" w14:textId="77777777" w:rsidR="00B97472" w:rsidRPr="00C44DC2" w:rsidRDefault="00B97472" w:rsidP="00B97472">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BE1DD2" w:rsidRPr="00C44DC2" w14:paraId="53A63744" w14:textId="77777777" w:rsidTr="00885A5F">
        <w:tc>
          <w:tcPr>
            <w:tcW w:w="1728" w:type="dxa"/>
          </w:tcPr>
          <w:p w14:paraId="575EBA6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682287F7"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0FC6FA8E"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5F86DBAC"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D5A5B9E" w14:textId="77777777" w:rsidTr="00885A5F">
        <w:trPr>
          <w:trHeight w:val="710"/>
        </w:trPr>
        <w:tc>
          <w:tcPr>
            <w:tcW w:w="1728" w:type="dxa"/>
          </w:tcPr>
          <w:p w14:paraId="265F7CFD" w14:textId="77777777" w:rsidR="00BE1DD2" w:rsidRPr="00C44DC2" w:rsidRDefault="00BE1DD2" w:rsidP="00BE1DD2">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384AC64F" w14:textId="77777777" w:rsidR="00BE1DD2" w:rsidRPr="00C44DC2" w:rsidRDefault="00BE1DD2" w:rsidP="00BE1DD2">
            <w:pPr>
              <w:autoSpaceDE w:val="0"/>
              <w:autoSpaceDN w:val="0"/>
              <w:adjustRightInd w:val="0"/>
              <w:rPr>
                <w:rFonts w:ascii="Times New Roman" w:hAnsi="Times New Roman" w:cs="Times New Roman"/>
                <w:lang w:val="fr-FR"/>
              </w:rPr>
            </w:pPr>
          </w:p>
        </w:tc>
        <w:tc>
          <w:tcPr>
            <w:tcW w:w="2857" w:type="dxa"/>
          </w:tcPr>
          <w:p w14:paraId="27A69AB8"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3D8A4C67" w14:textId="77777777" w:rsidR="00BE1DD2" w:rsidRPr="00C44DC2" w:rsidRDefault="00BE1DD2" w:rsidP="00BE1DD2">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7DA1D0CC" w14:textId="77777777" w:rsidR="00BE1DD2" w:rsidRPr="00C44DC2" w:rsidRDefault="00BE1DD2" w:rsidP="00BE1DD2">
            <w:pPr>
              <w:autoSpaceDE w:val="0"/>
              <w:autoSpaceDN w:val="0"/>
              <w:adjustRightInd w:val="0"/>
              <w:rPr>
                <w:rFonts w:ascii="Times New Roman" w:hAnsi="Times New Roman" w:cs="Times New Roman"/>
                <w:b/>
                <w:lang w:val="es-US"/>
              </w:rPr>
            </w:pPr>
          </w:p>
        </w:tc>
        <w:tc>
          <w:tcPr>
            <w:tcW w:w="3173" w:type="dxa"/>
          </w:tcPr>
          <w:p w14:paraId="43D429F4" w14:textId="69522EA2"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Optional unless running </w:t>
            </w:r>
            <w:r w:rsidR="00D201E5">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D46274F" w14:textId="1084CF86" w:rsidR="00BE1DD2" w:rsidRDefault="00BE1DD2" w:rsidP="006C1B61">
      <w:pPr>
        <w:pStyle w:val="ListParagraph"/>
        <w:rPr>
          <w:rFonts w:ascii="Times New Roman" w:hAnsi="Times New Roman" w:cs="Times New Roman"/>
        </w:rPr>
      </w:pPr>
    </w:p>
    <w:p w14:paraId="5219FCF4" w14:textId="4A09FC19" w:rsidR="00B97472" w:rsidRDefault="00B97472" w:rsidP="006C1B61">
      <w:pPr>
        <w:pStyle w:val="ListParagraph"/>
        <w:rPr>
          <w:rFonts w:ascii="Times New Roman" w:hAnsi="Times New Roman" w:cs="Times New Roman"/>
        </w:rPr>
      </w:pPr>
    </w:p>
    <w:p w14:paraId="7C1934A7" w14:textId="6E05E83F" w:rsidR="00B97472" w:rsidRDefault="00B97472" w:rsidP="006C1B61">
      <w:pPr>
        <w:pStyle w:val="ListParagraph"/>
        <w:rPr>
          <w:rFonts w:ascii="Times New Roman" w:hAnsi="Times New Roman" w:cs="Times New Roman"/>
        </w:rPr>
      </w:pPr>
    </w:p>
    <w:p w14:paraId="73ABA335" w14:textId="77777777" w:rsidR="00B97472" w:rsidRPr="00C44DC2" w:rsidRDefault="00B97472" w:rsidP="006C1B61">
      <w:pPr>
        <w:pStyle w:val="ListParagraph"/>
        <w:rPr>
          <w:rFonts w:ascii="Times New Roman" w:hAnsi="Times New Roman" w:cs="Times New Roman"/>
        </w:rPr>
      </w:pPr>
    </w:p>
    <w:p w14:paraId="5F7BBDD2" w14:textId="06532855" w:rsidR="00B97472" w:rsidRPr="00B97472" w:rsidRDefault="00BE1DD2" w:rsidP="00B97472">
      <w:pPr>
        <w:pStyle w:val="ListParagraph"/>
        <w:numPr>
          <w:ilvl w:val="0"/>
          <w:numId w:val="24"/>
        </w:numPr>
        <w:rPr>
          <w:rFonts w:ascii="Times New Roman" w:hAnsi="Times New Roman" w:cs="Times New Roman"/>
        </w:rPr>
      </w:pPr>
      <w:r w:rsidRPr="00C44DC2">
        <w:rPr>
          <w:rFonts w:ascii="Times New Roman" w:hAnsi="Times New Roman" w:cs="Times New Roman"/>
          <w:color w:val="000000" w:themeColor="text1"/>
        </w:rPr>
        <w:t>At what sampling rates</w:t>
      </w:r>
      <w:r w:rsidRPr="00C44DC2">
        <w:rPr>
          <w:rFonts w:ascii="Times New Roman" w:hAnsi="Times New Roman" w:cs="Times New Roman"/>
        </w:rPr>
        <w:t xml:space="preserve"> were your data collected?  </w:t>
      </w:r>
      <w:r w:rsidRPr="00C44DC2">
        <w:rPr>
          <w:rFonts w:ascii="Times New Roman" w:hAnsi="Times New Roman" w:cs="Times New Roman"/>
          <w:i/>
        </w:rPr>
        <w:t>You only need to specify this if you are rerunning a dataset and wish to increase the speed of the rerun.</w:t>
      </w:r>
      <w:r w:rsidR="003E092C">
        <w:rPr>
          <w:rFonts w:ascii="Times New Roman" w:hAnsi="Times New Roman" w:cs="Times New Roman"/>
        </w:rPr>
        <w:t xml:space="preserve"> This should follow the order in .src_unique_nets</w:t>
      </w:r>
    </w:p>
    <w:tbl>
      <w:tblPr>
        <w:tblStyle w:val="TableGrid"/>
        <w:tblW w:w="10728" w:type="dxa"/>
        <w:tblLayout w:type="fixed"/>
        <w:tblLook w:val="04A0" w:firstRow="1" w:lastRow="0" w:firstColumn="1" w:lastColumn="0" w:noHBand="0" w:noVBand="1"/>
      </w:tblPr>
      <w:tblGrid>
        <w:gridCol w:w="3505"/>
        <w:gridCol w:w="2520"/>
        <w:gridCol w:w="2183"/>
        <w:gridCol w:w="2520"/>
      </w:tblGrid>
      <w:tr w:rsidR="00BE1DD2" w:rsidRPr="00C44DC2" w14:paraId="78D00FC8" w14:textId="77777777" w:rsidTr="003E092C">
        <w:tc>
          <w:tcPr>
            <w:tcW w:w="3505" w:type="dxa"/>
          </w:tcPr>
          <w:p w14:paraId="75609F8D"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16D5E8EC"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27557396"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44010C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63F223A8" w14:textId="77777777" w:rsidTr="003E092C">
        <w:trPr>
          <w:trHeight w:val="602"/>
        </w:trPr>
        <w:tc>
          <w:tcPr>
            <w:tcW w:w="3505" w:type="dxa"/>
          </w:tcPr>
          <w:p w14:paraId="39D9BD91" w14:textId="77777777" w:rsidR="00BE1DD2" w:rsidRPr="00C44DC2" w:rsidRDefault="00BE1DD2" w:rsidP="00BE1DD2">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srates</w:t>
            </w:r>
          </w:p>
          <w:p w14:paraId="714A42C2" w14:textId="77777777" w:rsidR="00BE1DD2" w:rsidRPr="00C44DC2" w:rsidRDefault="00BE1DD2" w:rsidP="00BE1DD2">
            <w:pPr>
              <w:autoSpaceDE w:val="0"/>
              <w:autoSpaceDN w:val="0"/>
              <w:adjustRightInd w:val="0"/>
              <w:rPr>
                <w:rFonts w:ascii="Times New Roman" w:hAnsi="Times New Roman" w:cs="Times New Roman"/>
                <w:lang w:val="fr-FR"/>
              </w:rPr>
            </w:pPr>
          </w:p>
        </w:tc>
        <w:tc>
          <w:tcPr>
            <w:tcW w:w="2520" w:type="dxa"/>
          </w:tcPr>
          <w:p w14:paraId="48EFF992"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unique sampling rates present in dataset</w:t>
            </w:r>
          </w:p>
        </w:tc>
        <w:tc>
          <w:tcPr>
            <w:tcW w:w="2183" w:type="dxa"/>
          </w:tcPr>
          <w:p w14:paraId="394641DD"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1000,1024,512];</w:t>
            </w:r>
          </w:p>
          <w:p w14:paraId="57597D5F"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250];</w:t>
            </w:r>
          </w:p>
        </w:tc>
        <w:tc>
          <w:tcPr>
            <w:tcW w:w="2520" w:type="dxa"/>
          </w:tcPr>
          <w:p w14:paraId="1F2B874C" w14:textId="53B6327F" w:rsidR="00BE1DD2" w:rsidRPr="00C44DC2" w:rsidRDefault="003E092C" w:rsidP="00BE1DD2">
            <w:pPr>
              <w:rPr>
                <w:rFonts w:ascii="Times New Roman" w:hAnsi="Times New Roman" w:cs="Times New Roman"/>
              </w:rPr>
            </w:pPr>
            <w:r>
              <w:rPr>
                <w:rFonts w:ascii="Times New Roman" w:hAnsi="Times New Roman" w:cs="Times New Roman"/>
              </w:rPr>
              <w:t>Optional, must align with .src_unique_nets</w:t>
            </w:r>
          </w:p>
        </w:tc>
      </w:tr>
    </w:tbl>
    <w:p w14:paraId="72384FF7" w14:textId="77777777" w:rsidR="00BE1DD2" w:rsidRPr="00C44DC2" w:rsidRDefault="00BE1DD2" w:rsidP="006C1B61">
      <w:pPr>
        <w:pStyle w:val="ListParagraph"/>
        <w:rPr>
          <w:rFonts w:ascii="Times New Roman" w:hAnsi="Times New Roman" w:cs="Times New Roman"/>
        </w:rPr>
      </w:pPr>
    </w:p>
    <w:p w14:paraId="02038C26" w14:textId="0D1FC1E7" w:rsidR="00885A5F" w:rsidRPr="00B97472" w:rsidRDefault="00BE1DD2" w:rsidP="00B97472">
      <w:pPr>
        <w:pStyle w:val="ListParagraph"/>
        <w:numPr>
          <w:ilvl w:val="0"/>
          <w:numId w:val="24"/>
        </w:numPr>
        <w:rPr>
          <w:rFonts w:ascii="Times New Roman" w:hAnsi="Times New Roman" w:cs="Times New Roman"/>
        </w:rPr>
      </w:pPr>
      <w:r w:rsidRPr="00C44DC2">
        <w:rPr>
          <w:rFonts w:ascii="Times New Roman" w:hAnsi="Times New Roman" w:cs="Times New Roman"/>
          <w:color w:val="000000" w:themeColor="text1"/>
        </w:rPr>
        <w:t xml:space="preserve">Which data </w:t>
      </w:r>
      <w:r w:rsidR="00885A5F">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sidR="00885A5F">
        <w:rPr>
          <w:rFonts w:ascii="Times New Roman" w:hAnsi="Times New Roman" w:cs="Times New Roman"/>
          <w:i/>
        </w:rPr>
        <w:t>ur data included multiple recording periods</w:t>
      </w:r>
      <w:r w:rsidRPr="00C44DC2">
        <w:rPr>
          <w:rFonts w:ascii="Times New Roman" w:hAnsi="Times New Roman" w:cs="Times New Roman"/>
          <w:i/>
        </w:rPr>
        <w:t>, and you only</w:t>
      </w:r>
      <w:r w:rsidR="00885A5F">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C56005" w:rsidRPr="00C44DC2" w14:paraId="1698B7B4" w14:textId="77777777" w:rsidTr="00885A5F">
        <w:tc>
          <w:tcPr>
            <w:tcW w:w="3955" w:type="dxa"/>
          </w:tcPr>
          <w:p w14:paraId="7E3A37B9"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1A78AEDE"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D94701"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485A85D"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C56005" w:rsidRPr="00C44DC2" w14:paraId="2319A1D2" w14:textId="77777777" w:rsidTr="00885A5F">
        <w:trPr>
          <w:trHeight w:val="530"/>
        </w:trPr>
        <w:tc>
          <w:tcPr>
            <w:tcW w:w="3955" w:type="dxa"/>
          </w:tcPr>
          <w:p w14:paraId="6D49884A"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poch_inds_to_process</w:t>
            </w:r>
          </w:p>
          <w:p w14:paraId="38FE7BF0" w14:textId="77777777" w:rsidR="00C56005" w:rsidRPr="00C44DC2" w:rsidRDefault="00C56005" w:rsidP="00C56005">
            <w:pPr>
              <w:autoSpaceDE w:val="0"/>
              <w:autoSpaceDN w:val="0"/>
              <w:adjustRightInd w:val="0"/>
              <w:rPr>
                <w:rFonts w:ascii="Times New Roman" w:hAnsi="Times New Roman" w:cs="Times New Roman"/>
                <w:color w:val="000000"/>
              </w:rPr>
            </w:pPr>
          </w:p>
        </w:tc>
        <w:tc>
          <w:tcPr>
            <w:tcW w:w="3420" w:type="dxa"/>
          </w:tcPr>
          <w:p w14:paraId="15E5862C"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159139D"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1];</w:t>
            </w:r>
          </w:p>
          <w:p w14:paraId="71522867"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3,4];</w:t>
            </w:r>
          </w:p>
        </w:tc>
        <w:tc>
          <w:tcPr>
            <w:tcW w:w="2093" w:type="dxa"/>
          </w:tcPr>
          <w:p w14:paraId="77E4E45C" w14:textId="77777777" w:rsidR="00C56005" w:rsidRPr="00C44DC2" w:rsidRDefault="00C56005" w:rsidP="00C56005">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2EA259E9" w14:textId="77777777" w:rsidR="00BE1DD2" w:rsidRPr="00C44DC2" w:rsidRDefault="00BE1DD2" w:rsidP="006C1B61">
      <w:pPr>
        <w:rPr>
          <w:rFonts w:ascii="Times New Roman" w:hAnsi="Times New Roman" w:cs="Times New Roman"/>
        </w:rPr>
      </w:pPr>
    </w:p>
    <w:p w14:paraId="78834FB0" w14:textId="26A8951B" w:rsidR="0017415F" w:rsidRPr="00C44DC2" w:rsidRDefault="00C56005"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You only need to specify this if you will be segmenting events; you do not need this for continuous (non-event-related) data.</w:t>
      </w:r>
      <w:r w:rsidR="0017415F" w:rsidRPr="00C44DC2">
        <w:rPr>
          <w:rFonts w:ascii="Times New Roman" w:hAnsi="Times New Roman" w:cs="Times New Roman"/>
          <w:i/>
        </w:rPr>
        <w:t xml:space="preserve">  </w:t>
      </w:r>
      <w:r w:rsidR="0017415F" w:rsidRPr="00C44DC2">
        <w:rPr>
          <w:rFonts w:ascii="Times New Roman" w:hAnsi="Times New Roman" w:cs="Times New Roman"/>
        </w:rPr>
        <w:t xml:space="preserve">If you are running a dataset in which offset varies by file, you will need to specify offset for each file in mff_file_info_table, as described in the </w:t>
      </w:r>
      <w:hyperlink w:anchor="Start_Up_Guide" w:history="1">
        <w:r w:rsidR="0017415F" w:rsidRPr="00EA2947">
          <w:rPr>
            <w:rStyle w:val="Hyperlink"/>
            <w:rFonts w:ascii="Times New Roman" w:hAnsi="Times New Roman" w:cs="Times New Roman"/>
          </w:rPr>
          <w:t>start-up guide</w:t>
        </w:r>
      </w:hyperlink>
      <w:r w:rsidR="0017415F" w:rsidRPr="00C44DC2">
        <w:rPr>
          <w:rFonts w:ascii="Times New Roman" w:hAnsi="Times New Roman" w:cs="Times New Roman"/>
        </w:rPr>
        <w:t xml:space="preserve">.  If the tagging of your events accounts for any offset, you can set this value to zero. </w:t>
      </w:r>
    </w:p>
    <w:p w14:paraId="6649B8AA" w14:textId="67535FBF" w:rsidR="00B97472" w:rsidRPr="00B97472" w:rsidRDefault="0017415F" w:rsidP="00B97472">
      <w:pPr>
        <w:pStyle w:val="ListParagraph"/>
        <w:numPr>
          <w:ilvl w:val="1"/>
          <w:numId w:val="24"/>
        </w:numPr>
        <w:rPr>
          <w:rFonts w:ascii="Times New Roman" w:hAnsi="Times New Roman" w:cs="Times New Roman"/>
        </w:rPr>
      </w:pPr>
      <w:r w:rsidRPr="00C44DC2">
        <w:rPr>
          <w:rFonts w:ascii="Times New Roman" w:hAnsi="Times New Roman" w:cs="Times New Roman"/>
        </w:rPr>
        <w:t>Example: Let’s say your EEG has an event tag every time the computer thinks i</w:t>
      </w:r>
      <w:r w:rsidR="00232F08" w:rsidRPr="00C44DC2">
        <w:rPr>
          <w:rFonts w:ascii="Times New Roman" w:hAnsi="Times New Roman" w:cs="Times New Roman"/>
        </w:rPr>
        <w:t>t presents a picture of a face.</w:t>
      </w:r>
      <w:r w:rsidRPr="00C44DC2">
        <w:rPr>
          <w:rFonts w:ascii="Times New Roman" w:hAnsi="Times New Roman" w:cs="Times New Roman"/>
        </w:rPr>
        <w:t xml:space="preserv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415F" w:rsidRPr="00C44DC2" w14:paraId="3BD8C81A" w14:textId="77777777" w:rsidTr="00B97472">
        <w:tc>
          <w:tcPr>
            <w:tcW w:w="2245" w:type="dxa"/>
          </w:tcPr>
          <w:p w14:paraId="6E208026"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6FE12F4F"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2CE0CD21"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2A4653"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415F" w:rsidRPr="00C44DC2" w14:paraId="4A63063A" w14:textId="77777777" w:rsidTr="00B97472">
        <w:trPr>
          <w:trHeight w:val="872"/>
        </w:trPr>
        <w:tc>
          <w:tcPr>
            <w:tcW w:w="2245" w:type="dxa"/>
          </w:tcPr>
          <w:p w14:paraId="06816125"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grp_proc_info.event_tag_offsets</w:t>
            </w:r>
          </w:p>
          <w:p w14:paraId="2C7877CC" w14:textId="77777777" w:rsidR="0017415F" w:rsidRPr="00C44DC2" w:rsidRDefault="0017415F" w:rsidP="00F9311D">
            <w:pPr>
              <w:autoSpaceDE w:val="0"/>
              <w:autoSpaceDN w:val="0"/>
              <w:adjustRightInd w:val="0"/>
              <w:rPr>
                <w:rFonts w:ascii="Times New Roman" w:hAnsi="Times New Roman" w:cs="Times New Roman"/>
                <w:lang w:val="fr-FR"/>
              </w:rPr>
            </w:pPr>
          </w:p>
        </w:tc>
        <w:tc>
          <w:tcPr>
            <w:tcW w:w="3960" w:type="dxa"/>
          </w:tcPr>
          <w:p w14:paraId="24989F28"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Event tag offsets in source data, in ms.</w:t>
            </w:r>
          </w:p>
          <w:p w14:paraId="0E1E9767" w14:textId="7FD1B4CE" w:rsidR="0017415F" w:rsidRPr="00B97472" w:rsidRDefault="0017415F" w:rsidP="00B97472">
            <w:pPr>
              <w:pStyle w:val="ListParagraph"/>
              <w:numPr>
                <w:ilvl w:val="0"/>
                <w:numId w:val="34"/>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46A3040A" w14:textId="01811B54" w:rsidR="0017415F" w:rsidRPr="00B97472" w:rsidRDefault="0017415F" w:rsidP="00B97472">
            <w:pPr>
              <w:pStyle w:val="ListParagraph"/>
              <w:numPr>
                <w:ilvl w:val="0"/>
                <w:numId w:val="34"/>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offset_table’</w:t>
            </w:r>
          </w:p>
        </w:tc>
        <w:tc>
          <w:tcPr>
            <w:tcW w:w="2610" w:type="dxa"/>
          </w:tcPr>
          <w:p w14:paraId="76DEC141"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0 ; (no offset in all files)</w:t>
            </w:r>
          </w:p>
          <w:p w14:paraId="5AA8E1B5"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2 ; (offset of 2 ms in all files)</w:t>
            </w:r>
          </w:p>
          <w:p w14:paraId="1BE7C9C7"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offset_table’; (differing offsets)</w:t>
            </w:r>
          </w:p>
        </w:tc>
        <w:tc>
          <w:tcPr>
            <w:tcW w:w="1913" w:type="dxa"/>
          </w:tcPr>
          <w:p w14:paraId="263495C9" w14:textId="4A5F4CBD" w:rsidR="0017415F" w:rsidRPr="00C44DC2" w:rsidRDefault="0017415F" w:rsidP="00F9311D">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 xml:space="preserve">Running Event </w:t>
              </w:r>
              <w:r w:rsidR="00EA2947" w:rsidRPr="00EA2947">
                <w:rPr>
                  <w:rStyle w:val="Hyperlink"/>
                  <w:rFonts w:ascii="Times New Roman" w:hAnsi="Times New Roman" w:cs="Times New Roman"/>
                </w:rPr>
                <w:t xml:space="preserve">Tagged </w:t>
              </w:r>
              <w:r w:rsidRPr="00EA2947">
                <w:rPr>
                  <w:rStyle w:val="Hyperlink"/>
                  <w:rFonts w:ascii="Times New Roman" w:hAnsi="Times New Roman" w:cs="Times New Roman"/>
                </w:rPr>
                <w:t>Data</w:t>
              </w:r>
            </w:hyperlink>
          </w:p>
        </w:tc>
      </w:tr>
    </w:tbl>
    <w:p w14:paraId="23979609" w14:textId="77777777" w:rsidR="00EF7895" w:rsidRPr="00C44DC2" w:rsidRDefault="00EF7895">
      <w:pPr>
        <w:rPr>
          <w:rFonts w:ascii="Times New Roman" w:hAnsi="Times New Roman" w:cs="Times New Roman"/>
        </w:rPr>
      </w:pPr>
    </w:p>
    <w:p w14:paraId="768A87C5" w14:textId="17494637" w:rsidR="0017415F" w:rsidRPr="00C44DC2" w:rsidRDefault="0017415F"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BE7870" w:rsidRPr="00C44DC2" w14:paraId="3E868AE6" w14:textId="77777777" w:rsidTr="00BE7870">
        <w:tc>
          <w:tcPr>
            <w:tcW w:w="1728" w:type="dxa"/>
          </w:tcPr>
          <w:p w14:paraId="7D04757B"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F1BEF23"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5DB1EA81"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0D7E3A12"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7870" w:rsidRPr="00C44DC2" w14:paraId="52E02E6B" w14:textId="77777777" w:rsidTr="00BE7870">
        <w:tc>
          <w:tcPr>
            <w:tcW w:w="1728" w:type="dxa"/>
          </w:tcPr>
          <w:p w14:paraId="2E04E727"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420" w:type="dxa"/>
          </w:tcPr>
          <w:p w14:paraId="0D249418"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4F5216CA"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1B411475"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2520" w:type="dxa"/>
          </w:tcPr>
          <w:p w14:paraId="2ABA9483" w14:textId="77777777" w:rsidR="00BE7870" w:rsidRPr="00C44DC2" w:rsidRDefault="00BE7870" w:rsidP="00BE7870">
            <w:pPr>
              <w:autoSpaceDE w:val="0"/>
              <w:autoSpaceDN w:val="0"/>
              <w:adjustRightInd w:val="0"/>
              <w:rPr>
                <w:rFonts w:ascii="Times New Roman" w:hAnsi="Times New Roman" w:cs="Times New Roman"/>
              </w:rPr>
            </w:pPr>
          </w:p>
        </w:tc>
      </w:tr>
    </w:tbl>
    <w:p w14:paraId="67929253" w14:textId="77777777" w:rsidR="00BE7870" w:rsidRPr="00C44DC2" w:rsidRDefault="00BE7870" w:rsidP="006C1B61">
      <w:pPr>
        <w:pStyle w:val="ListParagraph"/>
        <w:rPr>
          <w:rFonts w:ascii="Times New Roman" w:hAnsi="Times New Roman" w:cs="Times New Roman"/>
        </w:rPr>
      </w:pPr>
    </w:p>
    <w:p w14:paraId="18423A63" w14:textId="66EB6BD0" w:rsidR="00BE7870" w:rsidRPr="00C44DC2" w:rsidRDefault="00BE7870"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4356B528" w14:textId="569BFC48" w:rsidR="00CB5B68" w:rsidRPr="00C44DC2" w:rsidRDefault="00BE7870" w:rsidP="006C1B61">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w:t>
      </w:r>
      <w:r w:rsidR="00CB5B68" w:rsidRPr="00C44DC2">
        <w:rPr>
          <w:rFonts w:ascii="Times New Roman" w:hAnsi="Times New Roman" w:cs="Times New Roman"/>
        </w:rPr>
        <w:t>some cases</w:t>
      </w:r>
      <w:r w:rsidRPr="00C44DC2">
        <w:rPr>
          <w:rFonts w:ascii="Times New Roman" w:hAnsi="Times New Roman" w:cs="Times New Roman"/>
        </w:rPr>
        <w:t xml:space="preserve">,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29571318" w14:textId="77777777" w:rsidR="00CB5B68" w:rsidRPr="00C44DC2" w:rsidRDefault="00CB5B68" w:rsidP="006C1B61">
      <w:pPr>
        <w:pStyle w:val="ListParagraph"/>
        <w:ind w:left="0"/>
        <w:rPr>
          <w:rFonts w:ascii="Times New Roman" w:hAnsi="Times New Roman" w:cs="Times New Roman"/>
        </w:rPr>
      </w:pPr>
    </w:p>
    <w:p w14:paraId="7093F0FD" w14:textId="392A4A85" w:rsidR="00BE7870" w:rsidRPr="00C44DC2" w:rsidRDefault="00CB5B68" w:rsidP="006C1B61">
      <w:pPr>
        <w:pStyle w:val="ListParagraph"/>
        <w:ind w:left="0"/>
        <w:rPr>
          <w:rFonts w:ascii="Times New Roman" w:hAnsi="Times New Roman" w:cs="Times New Roman"/>
        </w:rPr>
      </w:pPr>
      <w:r w:rsidRPr="00C44DC2">
        <w:rPr>
          <w:rFonts w:ascii="Times New Roman" w:hAnsi="Times New Roman" w:cs="Times New Roman"/>
        </w:rPr>
        <w:lastRenderedPageBreak/>
        <w:t>Additionally,</w:t>
      </w:r>
      <w:r w:rsidR="00BE7870" w:rsidRPr="00C44DC2">
        <w:rPr>
          <w:rFonts w:ascii="Times New Roman" w:hAnsi="Times New Roman" w:cs="Times New Roman"/>
        </w:rPr>
        <w:t xml:space="preserve"> </w:t>
      </w:r>
      <w:r w:rsidRPr="00C44DC2">
        <w:rPr>
          <w:rFonts w:ascii="Times New Roman" w:hAnsi="Times New Roman" w:cs="Times New Roman"/>
        </w:rPr>
        <w:t>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1CDBAE5" w14:textId="77777777" w:rsidR="00CB5B68" w:rsidRPr="00C44DC2" w:rsidRDefault="00CB5B68" w:rsidP="006C1B61">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CB5B68" w:rsidRPr="00C44DC2" w14:paraId="36F872F1" w14:textId="77777777" w:rsidTr="00DC69BF">
        <w:tc>
          <w:tcPr>
            <w:tcW w:w="4495" w:type="dxa"/>
          </w:tcPr>
          <w:p w14:paraId="4C8E830C"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1246364F"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2A9E2B19"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0E832FB"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CB5B68" w:rsidRPr="00C44DC2" w14:paraId="1C9C219F" w14:textId="77777777" w:rsidTr="00DC69BF">
        <w:trPr>
          <w:trHeight w:val="890"/>
        </w:trPr>
        <w:tc>
          <w:tcPr>
            <w:tcW w:w="4495" w:type="dxa"/>
          </w:tcPr>
          <w:p w14:paraId="1DC41589"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eprime_values.condition_names</w:t>
            </w:r>
          </w:p>
          <w:p w14:paraId="3A960183" w14:textId="77777777" w:rsidR="00CB5B68" w:rsidRPr="00C44DC2" w:rsidRDefault="00CB5B68" w:rsidP="00CB5B68">
            <w:pPr>
              <w:autoSpaceDE w:val="0"/>
              <w:autoSpaceDN w:val="0"/>
              <w:adjustRightInd w:val="0"/>
              <w:rPr>
                <w:rFonts w:ascii="Times New Roman" w:hAnsi="Times New Roman" w:cs="Times New Roman"/>
                <w:color w:val="000000"/>
                <w:lang w:val="fr-FR"/>
              </w:rPr>
            </w:pPr>
          </w:p>
        </w:tc>
        <w:tc>
          <w:tcPr>
            <w:tcW w:w="2250" w:type="dxa"/>
          </w:tcPr>
          <w:p w14:paraId="27C4BF41" w14:textId="7B24AAA5"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41E9F116" w14:textId="71039278"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33" w:type="dxa"/>
          </w:tcPr>
          <w:p w14:paraId="46D2B5FA" w14:textId="368D22AB" w:rsidR="00CB5B68" w:rsidRPr="00C44DC2" w:rsidRDefault="00CB5B68" w:rsidP="00CB5B68">
            <w:pPr>
              <w:rPr>
                <w:rFonts w:ascii="Times New Roman" w:hAnsi="Times New Roman" w:cs="Times New Roman"/>
              </w:rPr>
            </w:pPr>
            <w:r w:rsidRPr="00C44DC2">
              <w:rPr>
                <w:rFonts w:ascii="Times New Roman" w:hAnsi="Times New Roman" w:cs="Times New Roman"/>
              </w:rPr>
              <w:t>Order must match cell codes</w:t>
            </w:r>
          </w:p>
        </w:tc>
      </w:tr>
      <w:tr w:rsidR="00CB5B68" w:rsidRPr="00C44DC2" w14:paraId="7C03CC89" w14:textId="77777777" w:rsidTr="00DC69BF">
        <w:trPr>
          <w:trHeight w:val="890"/>
        </w:trPr>
        <w:tc>
          <w:tcPr>
            <w:tcW w:w="4495" w:type="dxa"/>
          </w:tcPr>
          <w:p w14:paraId="745E6462" w14:textId="77777777" w:rsidR="00CB5B68" w:rsidRPr="00C44DC2" w:rsidRDefault="00CB5B68" w:rsidP="00CB5B68">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643E05D3" w14:textId="77777777" w:rsidR="00CB5B68" w:rsidRPr="00C44DC2" w:rsidRDefault="00CB5B68" w:rsidP="00CB5B68">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3A72642B" w14:textId="77777777" w:rsidR="00CB5B68" w:rsidRPr="00C44DC2" w:rsidRDefault="00CB5B68" w:rsidP="00CB5B68">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2250" w:type="dxa"/>
          </w:tcPr>
          <w:p w14:paraId="51798A68"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3EBF87E1"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54CCA33F"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499F7FED"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33" w:type="dxa"/>
          </w:tcPr>
          <w:p w14:paraId="06FB915A" w14:textId="1AB28E89" w:rsidR="00CB5B68" w:rsidRPr="00C44DC2" w:rsidRDefault="00CB5B68" w:rsidP="00CB5B68">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 xml:space="preserve">Running Event </w:t>
              </w:r>
              <w:r w:rsidR="00EA2947" w:rsidRPr="00EA2947">
                <w:rPr>
                  <w:rStyle w:val="Hyperlink"/>
                  <w:rFonts w:ascii="Times New Roman" w:hAnsi="Times New Roman" w:cs="Times New Roman"/>
                </w:rPr>
                <w:t xml:space="preserve">Tagged </w:t>
              </w:r>
              <w:r w:rsidRPr="00EA2947">
                <w:rPr>
                  <w:rStyle w:val="Hyperlink"/>
                  <w:rFonts w:ascii="Times New Roman" w:hAnsi="Times New Roman" w:cs="Times New Roman"/>
                </w:rPr>
                <w:t>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0C87B099" w14:textId="77777777" w:rsidR="00CB5B68" w:rsidRPr="00C44DC2" w:rsidRDefault="00CB5B68" w:rsidP="006C1B61">
      <w:pPr>
        <w:pStyle w:val="ListParagraph"/>
        <w:rPr>
          <w:rFonts w:ascii="Times New Roman" w:hAnsi="Times New Roman" w:cs="Times New Roman"/>
        </w:rPr>
      </w:pPr>
    </w:p>
    <w:p w14:paraId="2679AD87" w14:textId="46951362" w:rsidR="00CB5B68" w:rsidRPr="00DF52C8" w:rsidRDefault="00CB5B68" w:rsidP="006C1B61">
      <w:pPr>
        <w:pStyle w:val="ListParagraph"/>
        <w:numPr>
          <w:ilvl w:val="0"/>
          <w:numId w:val="24"/>
        </w:numPr>
        <w:rPr>
          <w:rFonts w:ascii="Times New Roman" w:hAnsi="Times New Roman" w:cs="Times New Roman"/>
        </w:rPr>
      </w:pPr>
      <w:r w:rsidRPr="00C44DC2">
        <w:rPr>
          <w:rFonts w:ascii="Times New Roman" w:hAnsi="Times New Roman" w:cs="Times New Roman"/>
        </w:rPr>
        <w:t>How should BEAPP recognize time windows or events to be excluded (e.g., events</w:t>
      </w:r>
      <w:r w:rsidR="00581918" w:rsidRPr="00C44DC2">
        <w:rPr>
          <w:rFonts w:ascii="Times New Roman" w:hAnsi="Times New Roman" w:cs="Times New Roman"/>
        </w:rPr>
        <w:t xml:space="preserve"> marked in the file as unusable</w:t>
      </w:r>
      <w:r w:rsidRPr="00C44DC2">
        <w:rPr>
          <w:rFonts w:ascii="Times New Roman" w:hAnsi="Times New Roman" w:cs="Times New Roman"/>
        </w:rPr>
        <w:t>)?  This is called “behavioral coding” because in many cases</w:t>
      </w:r>
      <w:r w:rsidR="00581918" w:rsidRPr="00C44DC2">
        <w:rPr>
          <w:rFonts w:ascii="Times New Roman" w:hAnsi="Times New Roman" w:cs="Times New Roman"/>
        </w:rPr>
        <w:t xml:space="preserve">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sidR="0042028E">
        <w:rPr>
          <w:rFonts w:ascii="Times New Roman" w:hAnsi="Times New Roman" w:cs="Times New Roman"/>
          <w:i/>
        </w:rPr>
        <w:t xml:space="preserve"> If you do specify this, trials marked “bad” will be excluded</w:t>
      </w:r>
    </w:p>
    <w:p w14:paraId="46D7B117" w14:textId="77777777" w:rsidR="00DF52C8" w:rsidRPr="00DF52C8" w:rsidRDefault="00DF52C8" w:rsidP="00DF52C8">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CB5B68" w:rsidRPr="00C44DC2" w14:paraId="531D00E1" w14:textId="77777777" w:rsidTr="0042028E">
        <w:trPr>
          <w:trHeight w:val="593"/>
        </w:trPr>
        <w:tc>
          <w:tcPr>
            <w:tcW w:w="3505" w:type="dxa"/>
          </w:tcPr>
          <w:p w14:paraId="5AB8DC0E" w14:textId="1AB78BB3"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00DEF34F" w14:textId="0E7706A1"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0428D899" w14:textId="07461599"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2E0A1038" w14:textId="26B75085" w:rsidR="00CB5B68" w:rsidRPr="0042028E" w:rsidRDefault="00CB5B68" w:rsidP="00CB5B68">
            <w:pPr>
              <w:rPr>
                <w:rFonts w:ascii="Times New Roman" w:hAnsi="Times New Roman" w:cs="Times New Roman"/>
              </w:rPr>
            </w:pPr>
            <w:r w:rsidRPr="0042028E">
              <w:rPr>
                <w:rFonts w:ascii="Times New Roman" w:hAnsi="Times New Roman" w:cs="Times New Roman"/>
              </w:rPr>
              <w:t>Notes</w:t>
            </w:r>
          </w:p>
        </w:tc>
      </w:tr>
      <w:tr w:rsidR="00CB5B68" w:rsidRPr="00C44DC2" w14:paraId="5F529364" w14:textId="77777777" w:rsidTr="0042028E">
        <w:trPr>
          <w:trHeight w:val="593"/>
        </w:trPr>
        <w:tc>
          <w:tcPr>
            <w:tcW w:w="3505" w:type="dxa"/>
          </w:tcPr>
          <w:p w14:paraId="429BE93B"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grp_proc_info.behavioral_coding.events </w:t>
            </w:r>
          </w:p>
        </w:tc>
        <w:tc>
          <w:tcPr>
            <w:tcW w:w="2723" w:type="dxa"/>
          </w:tcPr>
          <w:p w14:paraId="724F5B11" w14:textId="749B7F8B" w:rsidR="00CB5B68" w:rsidRPr="0042028E" w:rsidRDefault="00CB5B68" w:rsidP="006C1B61">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w:t>
            </w:r>
            <w:r w:rsidR="00581918" w:rsidRPr="0042028E">
              <w:rPr>
                <w:rFonts w:ascii="Times New Roman" w:hAnsi="Times New Roman" w:cs="Times New Roman"/>
              </w:rPr>
              <w:t xml:space="preserve">that include information about </w:t>
            </w:r>
            <w:r w:rsidRPr="0042028E">
              <w:rPr>
                <w:rFonts w:ascii="Times New Roman" w:hAnsi="Times New Roman" w:cs="Times New Roman"/>
              </w:rPr>
              <w:t>behavioral coding. Default = {‘’};</w:t>
            </w:r>
          </w:p>
        </w:tc>
        <w:tc>
          <w:tcPr>
            <w:tcW w:w="1980" w:type="dxa"/>
          </w:tcPr>
          <w:p w14:paraId="696584D3"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TRSP'}; </w:t>
            </w:r>
          </w:p>
          <w:p w14:paraId="76A570FC"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43EC67B0" w14:textId="1F7F11C4" w:rsidR="00CB5B68" w:rsidRPr="0042028E" w:rsidRDefault="00CB5B68" w:rsidP="00CB5B68">
            <w:pPr>
              <w:rPr>
                <w:rFonts w:ascii="Times New Roman" w:hAnsi="Times New Roman" w:cs="Times New Roman"/>
              </w:rPr>
            </w:pPr>
            <w:r w:rsidRPr="0042028E">
              <w:rPr>
                <w:rFonts w:ascii="Times New Roman" w:hAnsi="Times New Roman" w:cs="Times New Roman"/>
              </w:rPr>
              <w:t>Optional</w:t>
            </w:r>
            <w:r w:rsidR="00D63095" w:rsidRPr="0042028E">
              <w:rPr>
                <w:rFonts w:ascii="Times New Roman" w:hAnsi="Times New Roman" w:cs="Times New Roman"/>
              </w:rPr>
              <w:t xml:space="preserve">. </w:t>
            </w:r>
          </w:p>
        </w:tc>
      </w:tr>
      <w:tr w:rsidR="00CB5B68" w:rsidRPr="00C44DC2" w14:paraId="48A7FC0C" w14:textId="77777777" w:rsidTr="0042028E">
        <w:trPr>
          <w:trHeight w:val="710"/>
        </w:trPr>
        <w:tc>
          <w:tcPr>
            <w:tcW w:w="3505" w:type="dxa"/>
          </w:tcPr>
          <w:p w14:paraId="7DED55F7"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keys </w:t>
            </w:r>
          </w:p>
        </w:tc>
        <w:tc>
          <w:tcPr>
            <w:tcW w:w="2723" w:type="dxa"/>
          </w:tcPr>
          <w:p w14:paraId="1507E17D"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6A623C85"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 {'badt'}; </w:t>
            </w:r>
          </w:p>
          <w:p w14:paraId="55B8986D"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badtf’,’badth’};</w:t>
            </w:r>
          </w:p>
        </w:tc>
        <w:tc>
          <w:tcPr>
            <w:tcW w:w="2520" w:type="dxa"/>
          </w:tcPr>
          <w:p w14:paraId="25BC6CD5" w14:textId="39CA66EC" w:rsidR="00CB5B68" w:rsidRPr="0042028E" w:rsidRDefault="00CB5B68" w:rsidP="00CB5B68">
            <w:pPr>
              <w:rPr>
                <w:rFonts w:ascii="Times New Roman" w:hAnsi="Times New Roman" w:cs="Times New Roman"/>
              </w:rPr>
            </w:pPr>
            <w:r w:rsidRPr="0042028E">
              <w:rPr>
                <w:rFonts w:ascii="Times New Roman" w:hAnsi="Times New Roman" w:cs="Times New Roman"/>
              </w:rPr>
              <w:t>Optional</w:t>
            </w:r>
            <w:r w:rsidR="00D63095" w:rsidRPr="0042028E">
              <w:rPr>
                <w:rFonts w:ascii="Times New Roman" w:hAnsi="Times New Roman" w:cs="Times New Roman"/>
              </w:rPr>
              <w:t>. If filled in, trials with bad values will be rejected</w:t>
            </w:r>
          </w:p>
        </w:tc>
      </w:tr>
      <w:tr w:rsidR="0042028E" w:rsidRPr="00C44DC2" w14:paraId="6F86F7E4" w14:textId="77777777" w:rsidTr="0042028E">
        <w:trPr>
          <w:trHeight w:val="710"/>
        </w:trPr>
        <w:tc>
          <w:tcPr>
            <w:tcW w:w="3505" w:type="dxa"/>
          </w:tcPr>
          <w:p w14:paraId="7A2D6F57" w14:textId="1C53CEFA" w:rsidR="0042028E" w:rsidRPr="0042028E" w:rsidRDefault="0042028E" w:rsidP="0042028E">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bad_value </w:t>
            </w:r>
          </w:p>
          <w:p w14:paraId="00932E09" w14:textId="77777777" w:rsidR="0042028E" w:rsidRPr="0042028E" w:rsidRDefault="0042028E" w:rsidP="00CB5B68">
            <w:pPr>
              <w:autoSpaceDE w:val="0"/>
              <w:autoSpaceDN w:val="0"/>
              <w:adjustRightInd w:val="0"/>
              <w:rPr>
                <w:rFonts w:ascii="Times New Roman" w:hAnsi="Times New Roman" w:cs="Times New Roman"/>
                <w:color w:val="000000"/>
              </w:rPr>
            </w:pPr>
          </w:p>
        </w:tc>
        <w:tc>
          <w:tcPr>
            <w:tcW w:w="2723" w:type="dxa"/>
          </w:tcPr>
          <w:p w14:paraId="2959D268" w14:textId="3F8F3174"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 </w:t>
            </w:r>
            <w:r w:rsidRPr="0042028E">
              <w:rPr>
                <w:rFonts w:ascii="Times New Roman" w:hAnsi="Times New Roman" w:cs="Times New Roman"/>
                <w:color w:val="000000"/>
              </w:rPr>
              <w:t xml:space="preserve"> {</w:t>
            </w:r>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2176C814" w14:textId="77777777"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 {‘badt’};</w:t>
            </w:r>
          </w:p>
          <w:p w14:paraId="75E9B007" w14:textId="7369041B"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1’};</w:t>
            </w:r>
          </w:p>
        </w:tc>
        <w:tc>
          <w:tcPr>
            <w:tcW w:w="2520" w:type="dxa"/>
          </w:tcPr>
          <w:p w14:paraId="2112F67E" w14:textId="00015B87" w:rsidR="0042028E" w:rsidRPr="0042028E" w:rsidRDefault="0042028E" w:rsidP="00CB5B68">
            <w:pPr>
              <w:rPr>
                <w:rFonts w:ascii="Times New Roman" w:hAnsi="Times New Roman" w:cs="Times New Roman"/>
              </w:rPr>
            </w:pPr>
            <w:r w:rsidRPr="0042028E">
              <w:rPr>
                <w:rFonts w:ascii="Times New Roman" w:hAnsi="Times New Roman" w:cs="Times New Roman"/>
                <w:color w:val="000000"/>
              </w:rPr>
              <w:t>Must be a string</w:t>
            </w:r>
          </w:p>
        </w:tc>
      </w:tr>
    </w:tbl>
    <w:p w14:paraId="0F4D3930" w14:textId="77777777" w:rsidR="00CB5B68" w:rsidRPr="00C44DC2" w:rsidRDefault="00CB5B68" w:rsidP="006C1B61">
      <w:pPr>
        <w:pStyle w:val="ListParagraph"/>
        <w:rPr>
          <w:rFonts w:ascii="Times New Roman" w:hAnsi="Times New Roman" w:cs="Times New Roman"/>
        </w:rPr>
      </w:pPr>
    </w:p>
    <w:p w14:paraId="1EBD4B53" w14:textId="77777777" w:rsidR="00F9311D" w:rsidRPr="00C44DC2" w:rsidRDefault="00F9311D" w:rsidP="00F9311D">
      <w:pPr>
        <w:tabs>
          <w:tab w:val="left" w:pos="1845"/>
        </w:tabs>
        <w:rPr>
          <w:rFonts w:ascii="Times New Roman" w:hAnsi="Times New Roman" w:cs="Times New Roman"/>
        </w:rPr>
      </w:pPr>
    </w:p>
    <w:p w14:paraId="7EA8C903" w14:textId="77777777" w:rsidR="00581918" w:rsidRPr="00C44DC2" w:rsidRDefault="00581918">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581918">
      <w:pPr>
        <w:rPr>
          <w:rFonts w:ascii="Times New Roman" w:hAnsi="Times New Roman" w:cs="Times New Roman"/>
        </w:rPr>
      </w:pPr>
      <w:r w:rsidRPr="00C44DC2">
        <w:rPr>
          <w:rFonts w:ascii="Times New Roman" w:hAnsi="Times New Roman" w:cs="Times New Roman"/>
        </w:rPr>
        <w:lastRenderedPageBreak/>
        <w:t>PREP SPECIFICATIONS</w:t>
      </w:r>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DD8BE76" w:rsidR="00581918" w:rsidRPr="00C44DC2"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7D5AB2">
      <w:pPr>
        <w:rPr>
          <w:rFonts w:ascii="Times New Roman" w:hAnsi="Times New Roman" w:cs="Times New Roman"/>
        </w:rPr>
      </w:pPr>
      <w:r w:rsidRPr="00C44DC2">
        <w:rPr>
          <w:rFonts w:ascii="Times New Roman" w:hAnsi="Times New Roman" w:cs="Times New Roman"/>
        </w:rPr>
        <w:lastRenderedPageBreak/>
        <w:t>FILTER SPECIFICATIONS</w:t>
      </w:r>
    </w:p>
    <w:p w14:paraId="5E007860" w14:textId="621A35B8" w:rsidR="007D5AB2" w:rsidRPr="00C44DC2" w:rsidRDefault="007D5AB2" w:rsidP="007D5AB2">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sidR="002C12B6">
        <w:rPr>
          <w:rFonts w:ascii="Times New Roman" w:hAnsi="Times New Roman" w:cs="Times New Roman"/>
        </w:rPr>
        <w:t>, and offers Cleanline for line noise removal</w:t>
      </w:r>
      <w:r w:rsidRPr="00C44DC2">
        <w:rPr>
          <w:rFonts w:ascii="Times New Roman" w:hAnsi="Times New Roman" w:cs="Times New Roman"/>
        </w:rPr>
        <w:t>:</w:t>
      </w:r>
    </w:p>
    <w:p w14:paraId="30D3C0A8" w14:textId="37EDC781" w:rsidR="007D5AB2" w:rsidRPr="00C44DC2" w:rsidRDefault="00304127" w:rsidP="006C1B61">
      <w:pPr>
        <w:pStyle w:val="ListParagraph"/>
        <w:numPr>
          <w:ilvl w:val="0"/>
          <w:numId w:val="26"/>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752A82F7" w14:textId="1CD7A54F" w:rsidR="00304127" w:rsidRDefault="00304127" w:rsidP="00304127">
      <w:pPr>
        <w:pStyle w:val="ListParagraph"/>
        <w:numPr>
          <w:ilvl w:val="0"/>
          <w:numId w:val="26"/>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17ED970D" w14:textId="602787AB" w:rsidR="002C12B6" w:rsidRPr="002C12B6" w:rsidRDefault="002C12B6" w:rsidP="002C12B6">
      <w:pPr>
        <w:pStyle w:val="ListParagraph"/>
        <w:numPr>
          <w:ilvl w:val="0"/>
          <w:numId w:val="26"/>
        </w:numPr>
        <w:rPr>
          <w:rFonts w:ascii="Times New Roman" w:hAnsi="Times New Roman" w:cs="Times New Roman"/>
        </w:rPr>
      </w:pPr>
      <w:r w:rsidRPr="00C44DC2">
        <w:rPr>
          <w:rFonts w:ascii="Times New Roman" w:hAnsi="Times New Roman" w:cs="Times New Roman"/>
        </w:rPr>
        <w:t>Notch filtering (for line noise removal)</w:t>
      </w:r>
    </w:p>
    <w:p w14:paraId="16AA201D" w14:textId="0F006465" w:rsidR="006B5A44" w:rsidRPr="00C44DC2" w:rsidRDefault="000D6DF8" w:rsidP="00304127">
      <w:pPr>
        <w:pStyle w:val="ListParagraph"/>
        <w:numPr>
          <w:ilvl w:val="0"/>
          <w:numId w:val="26"/>
        </w:numPr>
        <w:rPr>
          <w:rFonts w:ascii="Times New Roman" w:hAnsi="Times New Roman" w:cs="Times New Roman"/>
        </w:rPr>
      </w:pPr>
      <w:hyperlink r:id="rId16" w:history="1">
        <w:r w:rsidR="006B5A44" w:rsidRPr="00C44DC2">
          <w:rPr>
            <w:rStyle w:val="Hyperlink"/>
            <w:rFonts w:ascii="Times New Roman" w:hAnsi="Times New Roman" w:cs="Times New Roman"/>
          </w:rPr>
          <w:t>Cleanline</w:t>
        </w:r>
      </w:hyperlink>
      <w:r w:rsidR="002C12B6">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D5AB2">
      <w:pPr>
        <w:pStyle w:val="ListParagraph"/>
        <w:numPr>
          <w:ilvl w:val="0"/>
          <w:numId w:val="21"/>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Cleanline</w:t>
      </w:r>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Lowpass','Filt_On'}</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Lowpass','Filt_Cutoff_Freq'}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Highpass','Filt_On'}</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Flags highpass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Highpass','Filt_Cutoff_Freq'}</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highpass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Notch','Filt_On'}</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w:t>
            </w:r>
            <w:r>
              <w:rPr>
                <w:rFonts w:ascii="Times New Roman" w:hAnsi="Times New Roman" w:cs="Times New Roman"/>
              </w:rPr>
              <w:t>eapp_filters{'Cleanline','Filt_On'}</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r>
              <w:rPr>
                <w:rFonts w:ascii="Times New Roman" w:hAnsi="Times New Roman" w:cs="Times New Roman"/>
              </w:rPr>
              <w:t xml:space="preserve">Cleanlin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at the Nyquist frequency (i.e., just under half of the sampling rate).  If downsampling,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504413">
      <w:pPr>
        <w:rPr>
          <w:rFonts w:ascii="Times New Roman" w:hAnsi="Times New Roman" w:cs="Times New Roman"/>
        </w:rPr>
      </w:pPr>
      <w:r w:rsidRPr="00C44DC2">
        <w:rPr>
          <w:rFonts w:ascii="Times New Roman" w:hAnsi="Times New Roman" w:cs="Times New Roman"/>
        </w:rPr>
        <w:lastRenderedPageBreak/>
        <w:t>RESAMPLING</w:t>
      </w:r>
      <w:r w:rsidR="00504413" w:rsidRPr="00C44DC2">
        <w:rPr>
          <w:rFonts w:ascii="Times New Roman" w:hAnsi="Times New Roman" w:cs="Times New Roman"/>
        </w:rPr>
        <w:t xml:space="preserve"> SPECIFICATIONS</w:t>
      </w:r>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grp_proc_info.beapp_rsamp_srate</w:t>
            </w:r>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Note: Many users will likely choose to resample if they have EEGs in a dataset that are collected at a variety of sampling rates.  In many such cases, users will downsample all data to the lowest common sampling rate.  For example, if a user has EEG data sampled at 1024 Hz, 100 Hz, 500 Hz, and 250 Hz, they might choose to downsampl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downsampl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FE4668">
      <w:pPr>
        <w:rPr>
          <w:rFonts w:ascii="Times New Roman" w:hAnsi="Times New Roman" w:cs="Times New Roman"/>
        </w:rPr>
      </w:pPr>
      <w:r w:rsidRPr="00C44DC2">
        <w:rPr>
          <w:rFonts w:ascii="Times New Roman" w:hAnsi="Times New Roman" w:cs="Times New Roman"/>
        </w:rPr>
        <w:lastRenderedPageBreak/>
        <w:t>ICA</w:t>
      </w:r>
      <w:r w:rsidR="0063611A">
        <w:rPr>
          <w:rFonts w:ascii="Times New Roman" w:hAnsi="Times New Roman" w:cs="Times New Roman"/>
        </w:rPr>
        <w:t xml:space="preserve">/HAPPE </w:t>
      </w:r>
      <w:r w:rsidRPr="00C44DC2">
        <w:rPr>
          <w:rFonts w:ascii="Times New Roman" w:hAnsi="Times New Roman" w:cs="Times New Roman"/>
        </w:rPr>
        <w:t>SPECIFICATIONS</w:t>
      </w:r>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24003A2" w14:textId="758FD9B9" w:rsidR="00853E6F" w:rsidRPr="00C44DC2" w:rsidRDefault="00853E6F"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6C1B61">
      <w:pPr>
        <w:pStyle w:val="ListParagraph"/>
        <w:numPr>
          <w:ilvl w:val="0"/>
          <w:numId w:val="27"/>
        </w:numPr>
        <w:rPr>
          <w:rFonts w:ascii="Times New Roman" w:hAnsi="Times New Roman" w:cs="Times New Roman"/>
        </w:rPr>
      </w:pPr>
      <w:r w:rsidRPr="00C44DC2">
        <w:rPr>
          <w:rFonts w:ascii="Times New Roman" w:hAnsi="Times New Roman" w:cs="Times New Roman"/>
        </w:rPr>
        <w:t>Removal of bad segments of data</w:t>
      </w:r>
    </w:p>
    <w:p w14:paraId="559AD136" w14:textId="5694229F" w:rsidR="00DC40C2" w:rsidRDefault="00EE0803" w:rsidP="00FE4668">
      <w:pPr>
        <w:rPr>
          <w:rFonts w:ascii="Times New Roman" w:hAnsi="Times New Roman" w:cs="Times New Roman"/>
          <w:b/>
        </w:rPr>
      </w:pPr>
      <w:r>
        <w:rPr>
          <w:rFonts w:ascii="Times New Roman" w:hAnsi="Times New Roman" w:cs="Times New Roman"/>
          <w:b/>
        </w:rPr>
        <w:t>Note: Instructions for running the ICA module in BEAPP are included on this page and the next. Additional information required to run HAPPE is included on the page following this section</w:t>
      </w:r>
      <w:r w:rsidR="009A660D">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4675CD">
      <w:pPr>
        <w:pStyle w:val="ListParagraph"/>
        <w:numPr>
          <w:ilvl w:val="0"/>
          <w:numId w:val="36"/>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grp_proc_info.beapp_ica_type</w:t>
            </w:r>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6C1B61">
      <w:pPr>
        <w:pStyle w:val="ListParagraph"/>
        <w:numPr>
          <w:ilvl w:val="0"/>
          <w:numId w:val="21"/>
        </w:numPr>
        <w:ind w:left="360"/>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607188">
              <w:rPr>
                <w:rFonts w:ascii="Times New Roman" w:hAnsi="Times New Roman" w:cs="Times New Roman"/>
              </w:rPr>
              <w:t>ica</w:t>
            </w:r>
            <w:r w:rsidRPr="00C44DC2">
              <w:rPr>
                <w:rFonts w:ascii="Times New Roman" w:hAnsi="Times New Roman" w:cs="Times New Roman"/>
              </w:rPr>
              <w:t>','Module_Xls_Out_On'}</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6C1B61">
      <w:pPr>
        <w:pStyle w:val="ListParagraph"/>
        <w:numPr>
          <w:ilvl w:val="0"/>
          <w:numId w:val="29"/>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15983F4F"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r w:rsidR="00CF73C9" w:rsidRPr="00C44DC2">
        <w:rPr>
          <w:rFonts w:ascii="Times New Roman" w:hAnsi="Times New Roman" w:cs="Times New Roman"/>
          <w:color w:val="000000"/>
        </w:rPr>
        <w:t>grp_proc_info.happe_additional_chans_lbls. Channels should be listed using the EEGLAB labels (e.g ‘E</w:t>
      </w:r>
      <w:r w:rsidR="008400E8">
        <w:rPr>
          <w:rFonts w:ascii="Times New Roman" w:hAnsi="Times New Roman" w:cs="Times New Roman"/>
          <w:color w:val="000000"/>
        </w:rPr>
        <w:t xml:space="preserve">41’). Each net’s cell number in </w:t>
      </w:r>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 (e.g. 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 xml:space="preserve">_additional_chans_lbls{1}) should correspond to the net’s  position in </w:t>
      </w:r>
      <w:r w:rsidR="00CF73C9" w:rsidRPr="00C44DC2">
        <w:rPr>
          <w:rFonts w:ascii="Times New Roman" w:hAnsi="Times New Roman" w:cs="Times New Roman"/>
        </w:rPr>
        <w:t xml:space="preserve">grp_proc_info.src_unique_nets. The number of channels listed for each net can be different. </w:t>
      </w:r>
      <w:r w:rsidR="008400E8">
        <w:rPr>
          <w:rFonts w:ascii="Times New Roman" w:hAnsi="Times New Roman" w:cs="Times New Roman"/>
        </w:rPr>
        <w:t xml:space="preserve">For now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260"/>
        <w:gridCol w:w="810"/>
      </w:tblGrid>
      <w:tr w:rsidR="00FE4668" w:rsidRPr="00C44DC2" w14:paraId="4836C4C1" w14:textId="77777777" w:rsidTr="008400E8">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1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8400E8">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lbls{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lbls{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src_unique_nets;</w:t>
            </w:r>
          </w:p>
        </w:tc>
        <w:tc>
          <w:tcPr>
            <w:tcW w:w="1260" w:type="dxa"/>
          </w:tcPr>
          <w:p w14:paraId="13FF878E" w14:textId="7B1C1F40"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DC40C2" w:rsidRPr="00C44DC2">
              <w:rPr>
                <w:rFonts w:ascii="Times New Roman" w:hAnsi="Times New Roman" w:cs="Times New Roman"/>
              </w:rPr>
              <w:t>{‘E</w:t>
            </w:r>
            <w:r w:rsidR="001C4FF5" w:rsidRPr="00C44DC2">
              <w:rPr>
                <w:rFonts w:ascii="Times New Roman" w:hAnsi="Times New Roman" w:cs="Times New Roman"/>
              </w:rPr>
              <w:t>119</w:t>
            </w:r>
            <w:r w:rsidR="00DC40C2" w:rsidRPr="00C44DC2">
              <w:rPr>
                <w:rFonts w:ascii="Times New Roman" w:hAnsi="Times New Roman" w:cs="Times New Roman"/>
              </w:rPr>
              <w:t>’}</w:t>
            </w:r>
          </w:p>
          <w:p w14:paraId="4F98311F" w14:textId="6C9B95A9" w:rsidR="00FE4668" w:rsidRPr="00C44DC2" w:rsidRDefault="00DC40C2" w:rsidP="006C1B61">
            <w:pPr>
              <w:autoSpaceDE w:val="0"/>
              <w:autoSpaceDN w:val="0"/>
              <w:adjustRightInd w:val="0"/>
              <w:rPr>
                <w:rFonts w:ascii="Times New Roman" w:hAnsi="Times New Roman" w:cs="Times New Roman"/>
              </w:rPr>
            </w:pPr>
            <w:r w:rsidRPr="00C44DC2">
              <w:rPr>
                <w:rFonts w:ascii="Times New Roman" w:hAnsi="Times New Roman" w:cs="Times New Roman"/>
              </w:rPr>
              <w:t>={‘E</w:t>
            </w:r>
            <w:r w:rsidR="001C4FF5" w:rsidRPr="00C44DC2">
              <w:rPr>
                <w:rFonts w:ascii="Times New Roman" w:hAnsi="Times New Roman" w:cs="Times New Roman"/>
              </w:rPr>
              <w:t>36</w:t>
            </w:r>
            <w:r w:rsidRPr="00C44DC2">
              <w:rPr>
                <w:rFonts w:ascii="Times New Roman" w:hAnsi="Times New Roman" w:cs="Times New Roman"/>
              </w:rPr>
              <w:t>’ ‘E</w:t>
            </w:r>
            <w:r w:rsidR="001C4FF5" w:rsidRPr="00C44DC2">
              <w:rPr>
                <w:rFonts w:ascii="Times New Roman" w:hAnsi="Times New Roman" w:cs="Times New Roman"/>
              </w:rPr>
              <w:t>42</w:t>
            </w:r>
            <w:r w:rsidRPr="00C44DC2">
              <w:rPr>
                <w:rFonts w:ascii="Times New Roman" w:hAnsi="Times New Roman" w:cs="Times New Roman"/>
              </w:rPr>
              <w:t>’ ‘E</w:t>
            </w:r>
            <w:r w:rsidR="001C4FF5" w:rsidRPr="00C44DC2">
              <w:rPr>
                <w:rFonts w:ascii="Times New Roman" w:hAnsi="Times New Roman" w:cs="Times New Roman"/>
              </w:rPr>
              <w:t>8</w:t>
            </w:r>
            <w:r w:rsidRPr="00C44DC2">
              <w:rPr>
                <w:rFonts w:ascii="Times New Roman" w:hAnsi="Times New Roman" w:cs="Times New Roman"/>
              </w:rPr>
              <w:t>’};</w:t>
            </w:r>
          </w:p>
        </w:tc>
        <w:tc>
          <w:tcPr>
            <w:tcW w:w="81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5A116D46" w:rsidR="001C4FF5" w:rsidRDefault="001C4FF5" w:rsidP="00CF73C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F266D9" wp14:editId="2EA94A3C">
            <wp:extent cx="6858000" cy="361666"/>
            <wp:effectExtent l="0" t="0" r="0" b="0"/>
            <wp:docPr id="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361666"/>
                    </a:xfrm>
                    <a:prstGeom prst="rect">
                      <a:avLst/>
                    </a:prstGeom>
                    <a:noFill/>
                    <a:ln>
                      <a:noFill/>
                    </a:ln>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set specifies channels to be included for EEG data from a HydroCel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6C1B61">
      <w:pPr>
        <w:pStyle w:val="ListParagraph"/>
        <w:numPr>
          <w:ilvl w:val="0"/>
          <w:numId w:val="29"/>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6C1B61">
      <w:pPr>
        <w:pStyle w:val="ListParagraph"/>
        <w:numPr>
          <w:ilvl w:val="0"/>
          <w:numId w:val="29"/>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6C1B61">
      <w:pPr>
        <w:pStyle w:val="ListParagraph"/>
        <w:numPr>
          <w:ilvl w:val="0"/>
          <w:numId w:val="29"/>
        </w:numPr>
        <w:autoSpaceDE w:val="0"/>
        <w:autoSpaceDN w:val="0"/>
        <w:adjustRightInd w:val="0"/>
        <w:rPr>
          <w:rFonts w:ascii="Times New Roman" w:hAnsi="Times New Roman" w:cs="Times New Roman"/>
        </w:rPr>
      </w:pPr>
      <w:r w:rsidRPr="00C44DC2">
        <w:rPr>
          <w:rFonts w:ascii="Times New Roman" w:hAnsi="Times New Roman" w:cs="Times New Roman"/>
        </w:rPr>
        <w:t>Outside of HAPPE, the only exception to the rule that BEAPP will include all channels is if the user specifies (in advanced user inputs) that they would like bad channels removed.  In this case, any channels that PREP (or another module) identifies as bad will be replaced with NaN.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6C1B61">
      <w:pPr>
        <w:pStyle w:val="ListParagraph"/>
        <w:numPr>
          <w:ilvl w:val="0"/>
          <w:numId w:val="30"/>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r w:rsidR="00287A8E" w:rsidRPr="00C44DC2">
        <w:rPr>
          <w:rFonts w:ascii="Times New Roman" w:hAnsi="Times New Roman" w:cs="Times New Roman"/>
        </w:rPr>
        <w:t xml:space="preserve">beapp_advinputs.m.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4E2E0CAF" w14:textId="77777777" w:rsidR="004675CD" w:rsidRDefault="005B37E0" w:rsidP="004675CD">
      <w:pPr>
        <w:rPr>
          <w:rFonts w:ascii="Times New Roman" w:hAnsi="Times New Roman" w:cs="Times New Roman"/>
          <w:b/>
        </w:rPr>
      </w:pPr>
      <w:r w:rsidRPr="00C44DC2">
        <w:rPr>
          <w:rFonts w:ascii="Times New Roman" w:hAnsi="Times New Roman" w:cs="Times New Roman"/>
        </w:rPr>
        <w:br w:type="page"/>
      </w:r>
      <w:r w:rsidR="004675CD">
        <w:rPr>
          <w:rFonts w:ascii="Times New Roman" w:hAnsi="Times New Roman" w:cs="Times New Roman"/>
          <w:b/>
        </w:rPr>
        <w:lastRenderedPageBreak/>
        <w:t xml:space="preserve">Note: </w:t>
      </w:r>
      <w:r w:rsidR="004675CD" w:rsidRPr="00C44DC2">
        <w:rPr>
          <w:rFonts w:ascii="Times New Roman" w:hAnsi="Times New Roman" w:cs="Times New Roman"/>
          <w:b/>
        </w:rPr>
        <w:t>Before running</w:t>
      </w:r>
      <w:r w:rsidR="004675CD">
        <w:rPr>
          <w:rFonts w:ascii="Times New Roman" w:hAnsi="Times New Roman" w:cs="Times New Roman"/>
          <w:b/>
        </w:rPr>
        <w:t xml:space="preserve"> the ICA module</w:t>
      </w:r>
      <w:r w:rsidR="004675CD" w:rsidRPr="00C44DC2">
        <w:rPr>
          <w:rFonts w:ascii="Times New Roman" w:hAnsi="Times New Roman" w:cs="Times New Roman"/>
          <w:b/>
        </w:rPr>
        <w:t xml:space="preserve"> for the first time, follow the instructions </w:t>
      </w:r>
      <w:r w:rsidR="004675CD">
        <w:rPr>
          <w:rFonts w:ascii="Times New Roman" w:hAnsi="Times New Roman" w:cs="Times New Roman"/>
          <w:b/>
        </w:rPr>
        <w:t>below</w:t>
      </w:r>
      <w:r w:rsidR="004675CD" w:rsidRPr="00C44DC2">
        <w:rPr>
          <w:rFonts w:ascii="Times New Roman" w:hAnsi="Times New Roman" w:cs="Times New Roman"/>
          <w:b/>
        </w:rPr>
        <w:t>.  The page thereafter includes information on HAPPE settings in BEAPP’s user inputs.</w:t>
      </w:r>
    </w:p>
    <w:p w14:paraId="070618C2" w14:textId="77777777" w:rsidR="005B37E0" w:rsidRPr="00C44DC2" w:rsidRDefault="005B37E0">
      <w:pPr>
        <w:rPr>
          <w:rFonts w:ascii="Times New Roman" w:hAnsi="Times New Roman" w:cs="Times New Roman"/>
        </w:rPr>
      </w:pPr>
    </w:p>
    <w:p w14:paraId="30949820" w14:textId="77777777" w:rsidR="00362126" w:rsidRPr="00C44DC2" w:rsidRDefault="00362126" w:rsidP="00362126">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eeglab into matlab command window to open the GUI), users should navigate to File-&gt; Memory and other options.</w:t>
      </w:r>
    </w:p>
    <w:p w14:paraId="4F9CCB7B" w14:textId="77777777" w:rsidR="00362126" w:rsidRPr="00C44DC2" w:rsidRDefault="00362126" w:rsidP="00362126">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6E2254FC" wp14:editId="3623450D">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2"/>
                    <a:stretch>
                      <a:fillRect/>
                    </a:stretch>
                  </pic:blipFill>
                  <pic:spPr>
                    <a:xfrm>
                      <a:off x="0" y="0"/>
                      <a:ext cx="2662993" cy="3163605"/>
                    </a:xfrm>
                    <a:prstGeom prst="rect">
                      <a:avLst/>
                    </a:prstGeom>
                  </pic:spPr>
                </pic:pic>
              </a:graphicData>
            </a:graphic>
          </wp:inline>
        </w:drawing>
      </w:r>
    </w:p>
    <w:p w14:paraId="4D370EF1" w14:textId="77777777" w:rsidR="00362126" w:rsidRPr="00C44DC2" w:rsidRDefault="00362126" w:rsidP="00362126">
      <w:pPr>
        <w:tabs>
          <w:tab w:val="left" w:pos="1845"/>
        </w:tabs>
        <w:rPr>
          <w:rFonts w:ascii="Times New Roman" w:hAnsi="Times New Roman" w:cs="Times New Roman"/>
        </w:rPr>
      </w:pPr>
    </w:p>
    <w:p w14:paraId="5445048C" w14:textId="77777777" w:rsidR="00362126" w:rsidRPr="00C44DC2" w:rsidRDefault="00362126" w:rsidP="00362126">
      <w:pPr>
        <w:tabs>
          <w:tab w:val="left" w:pos="1845"/>
        </w:tabs>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p>
    <w:p w14:paraId="76CC5642" w14:textId="77777777" w:rsidR="00362126" w:rsidRPr="00C44DC2" w:rsidRDefault="00362126" w:rsidP="004B7F8B">
      <w:pPr>
        <w:tabs>
          <w:tab w:val="left" w:pos="1845"/>
        </w:tabs>
        <w:jc w:val="center"/>
        <w:rPr>
          <w:rFonts w:ascii="Times New Roman" w:hAnsi="Times New Roman" w:cs="Times New Roman"/>
        </w:rPr>
      </w:pPr>
      <w:r w:rsidRPr="00C44DC2">
        <w:rPr>
          <w:rFonts w:ascii="Times New Roman" w:hAnsi="Times New Roman" w:cs="Times New Roman"/>
          <w:noProof/>
        </w:rPr>
        <w:drawing>
          <wp:inline distT="0" distB="0" distL="0" distR="0" wp14:anchorId="021CE728" wp14:editId="29DC9E6F">
            <wp:extent cx="4895850" cy="3914226"/>
            <wp:effectExtent l="0" t="0" r="0" b="0"/>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3"/>
                    <a:stretch>
                      <a:fillRect/>
                    </a:stretch>
                  </pic:blipFill>
                  <pic:spPr>
                    <a:xfrm>
                      <a:off x="0" y="0"/>
                      <a:ext cx="4915647" cy="3930053"/>
                    </a:xfrm>
                    <a:prstGeom prst="rect">
                      <a:avLst/>
                    </a:prstGeom>
                  </pic:spPr>
                </pic:pic>
              </a:graphicData>
            </a:graphic>
          </wp:inline>
        </w:drawing>
      </w:r>
    </w:p>
    <w:p w14:paraId="1816154B" w14:textId="77777777" w:rsidR="00362126" w:rsidRPr="00C44DC2" w:rsidRDefault="00362126" w:rsidP="00362126">
      <w:pPr>
        <w:rPr>
          <w:rFonts w:ascii="Times New Roman" w:hAnsi="Times New Roman" w:cs="Times New Roman"/>
        </w:rPr>
      </w:pPr>
    </w:p>
    <w:p w14:paraId="223BA6B4" w14:textId="77777777" w:rsidR="00362126" w:rsidRPr="00C44DC2" w:rsidRDefault="00362126" w:rsidP="00362126">
      <w:pPr>
        <w:rPr>
          <w:rFonts w:ascii="Times New Roman" w:hAnsi="Times New Roman" w:cs="Times New Roman"/>
        </w:rPr>
      </w:pPr>
    </w:p>
    <w:p w14:paraId="657713AA" w14:textId="77777777" w:rsidR="00362126" w:rsidRPr="00C44DC2" w:rsidRDefault="00362126" w:rsidP="00362126">
      <w:pPr>
        <w:rPr>
          <w:rFonts w:ascii="Times New Roman" w:hAnsi="Times New Roman" w:cs="Times New Roman"/>
        </w:rPr>
      </w:pPr>
      <w:r w:rsidRPr="00C44DC2">
        <w:rPr>
          <w:rFonts w:ascii="Times New Roman" w:hAnsi="Times New Roman" w:cs="Times New Roman"/>
        </w:rPr>
        <w:br w:type="page"/>
      </w:r>
    </w:p>
    <w:p w14:paraId="243A5D84" w14:textId="77777777" w:rsidR="00362126" w:rsidRPr="00C44DC2" w:rsidRDefault="00362126" w:rsidP="00362126">
      <w:pPr>
        <w:rPr>
          <w:rFonts w:ascii="Times New Roman" w:hAnsi="Times New Roman" w:cs="Times New Roman"/>
        </w:rPr>
      </w:pPr>
      <w:r w:rsidRPr="00C44DC2">
        <w:rPr>
          <w:rFonts w:ascii="Times New Roman" w:hAnsi="Times New Roman" w:cs="Times New Roman"/>
        </w:rPr>
        <w:lastRenderedPageBreak/>
        <w:t>Once you’ve set up EEGLAB for HAPPE, you’re ready to return to your user inputs.</w:t>
      </w:r>
    </w:p>
    <w:p w14:paraId="71AE405E" w14:textId="77777777" w:rsidR="00362126" w:rsidRDefault="00362126" w:rsidP="003F10B0">
      <w:pPr>
        <w:tabs>
          <w:tab w:val="left" w:pos="1845"/>
        </w:tabs>
        <w:rPr>
          <w:rFonts w:ascii="Times New Roman" w:hAnsi="Times New Roman" w:cs="Times New Roman"/>
        </w:rPr>
      </w:pPr>
    </w:p>
    <w:p w14:paraId="3F315130" w14:textId="0FB6C4F2" w:rsidR="003F10B0" w:rsidRPr="00C44DC2" w:rsidRDefault="001C4FF5" w:rsidP="003F10B0">
      <w:pPr>
        <w:tabs>
          <w:tab w:val="left" w:pos="1845"/>
        </w:tabs>
        <w:rPr>
          <w:rFonts w:ascii="Times New Roman" w:hAnsi="Times New Roman" w:cs="Times New Roman"/>
        </w:rPr>
      </w:pPr>
      <w:r w:rsidRPr="00C44DC2">
        <w:rPr>
          <w:rFonts w:ascii="Times New Roman" w:hAnsi="Times New Roman" w:cs="Times New Roman"/>
        </w:rPr>
        <w:t>Additional n</w:t>
      </w:r>
      <w:r w:rsidR="00DC40C2" w:rsidRPr="00C44DC2">
        <w:rPr>
          <w:rFonts w:ascii="Times New Roman" w:hAnsi="Times New Roman" w:cs="Times New Roman"/>
        </w:rPr>
        <w:t xml:space="preserve">ote: Several of the </w:t>
      </w:r>
      <w:r w:rsidR="007F3C0A" w:rsidRPr="00C44DC2">
        <w:rPr>
          <w:rFonts w:ascii="Times New Roman" w:hAnsi="Times New Roman" w:cs="Times New Roman"/>
        </w:rPr>
        <w:t xml:space="preserve">BEAPP </w:t>
      </w:r>
      <w:r w:rsidR="00DC40C2" w:rsidRPr="00C44DC2">
        <w:rPr>
          <w:rFonts w:ascii="Times New Roman" w:hAnsi="Times New Roman" w:cs="Times New Roman"/>
        </w:rPr>
        <w:t>modules outside of HAPPE will impact how HAPPE is run.  The creators of HAPPE have the following recommendations:</w:t>
      </w:r>
    </w:p>
    <w:p w14:paraId="123D22D5" w14:textId="77777777" w:rsidR="00DC40C2" w:rsidRPr="00C44DC2" w:rsidRDefault="00DC40C2" w:rsidP="003F10B0">
      <w:pPr>
        <w:tabs>
          <w:tab w:val="left" w:pos="1845"/>
        </w:tabs>
        <w:rPr>
          <w:rFonts w:ascii="Times New Roman" w:hAnsi="Times New Roman" w:cs="Times New Roman"/>
          <w:b/>
        </w:rPr>
      </w:pPr>
    </w:p>
    <w:p w14:paraId="6F0457CB" w14:textId="14A8F5DE" w:rsidR="00DC40C2" w:rsidRPr="00C44DC2" w:rsidRDefault="00DC40C2" w:rsidP="003F10B0">
      <w:pPr>
        <w:tabs>
          <w:tab w:val="left" w:pos="1845"/>
        </w:tabs>
        <w:rPr>
          <w:rFonts w:ascii="Times New Roman" w:hAnsi="Times New Roman" w:cs="Times New Roman"/>
          <w:b/>
        </w:rPr>
      </w:pPr>
      <w:r w:rsidRPr="00C44DC2">
        <w:rPr>
          <w:rFonts w:ascii="Times New Roman" w:hAnsi="Times New Roman" w:cs="Times New Roman"/>
          <w:b/>
        </w:rPr>
        <w:t>Formatting module:</w:t>
      </w:r>
    </w:p>
    <w:p w14:paraId="62047A39" w14:textId="66BF8703" w:rsidR="003F10B0" w:rsidRPr="00C44DC2" w:rsidRDefault="003F10B0" w:rsidP="003F10B0">
      <w:pPr>
        <w:tabs>
          <w:tab w:val="left" w:pos="1845"/>
        </w:tabs>
        <w:rPr>
          <w:rFonts w:ascii="Times New Roman" w:hAnsi="Times New Roman" w:cs="Times New Roman"/>
        </w:rPr>
      </w:pPr>
      <w:r w:rsidRPr="00C44DC2">
        <w:rPr>
          <w:rFonts w:ascii="Times New Roman" w:hAnsi="Times New Roman" w:cs="Times New Roman"/>
        </w:rPr>
        <w:t xml:space="preserve">Users running </w:t>
      </w:r>
      <w:r w:rsidR="00D201E5">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w:t>
      </w:r>
      <w:r w:rsidR="007F3C0A" w:rsidRPr="00C44DC2">
        <w:rPr>
          <w:rFonts w:ascii="Times New Roman" w:hAnsi="Times New Roman" w:cs="Times New Roman"/>
        </w:rPr>
        <w:t xml:space="preserve">e nets to the net library (see the section below titled </w:t>
      </w:r>
      <w:hyperlink w:anchor="BEAPP_Net_Library" w:history="1">
        <w:r w:rsidR="007F3C0A" w:rsidRPr="0062310C">
          <w:rPr>
            <w:rStyle w:val="Hyperlink"/>
            <w:rFonts w:ascii="Times New Roman" w:hAnsi="Times New Roman" w:cs="Times New Roman"/>
          </w:rPr>
          <w:t>BEAPP Net Library</w:t>
        </w:r>
      </w:hyperlink>
      <w:r w:rsidRPr="00C44DC2">
        <w:rPr>
          <w:rFonts w:ascii="Times New Roman" w:hAnsi="Times New Roman" w:cs="Times New Roman"/>
        </w:rPr>
        <w:t>). Additionally,</w:t>
      </w:r>
      <w:r w:rsidR="005B37E0" w:rsidRPr="00C44DC2">
        <w:rPr>
          <w:rFonts w:ascii="Times New Roman" w:hAnsi="Times New Roman" w:cs="Times New Roman"/>
        </w:rPr>
        <w:t xml:space="preserve"> if HAPPE is being run on a dataset with more than one EEG acquisition layout or net,</w:t>
      </w:r>
      <w:r w:rsidRPr="00C44DC2">
        <w:rPr>
          <w:rFonts w:ascii="Times New Roman" w:hAnsi="Times New Roman" w:cs="Times New Roman"/>
        </w:rPr>
        <w:t xml:space="preserve"> you will need to set the following inputs</w:t>
      </w:r>
      <w:r w:rsidR="005B37E0" w:rsidRPr="00C44DC2">
        <w:rPr>
          <w:rFonts w:ascii="Times New Roman" w:hAnsi="Times New Roman" w:cs="Times New Roman"/>
        </w:rPr>
        <w:t xml:space="preserve"> accordingly</w:t>
      </w:r>
      <w:r w:rsidRPr="00C44DC2">
        <w:rPr>
          <w:rFonts w:ascii="Times New Roman" w:hAnsi="Times New Roman" w:cs="Times New Roman"/>
        </w:rPr>
        <w:t>:</w:t>
      </w:r>
    </w:p>
    <w:p w14:paraId="60D1CA1A" w14:textId="77777777" w:rsidR="003F10B0" w:rsidRPr="00C44DC2" w:rsidRDefault="003F10B0" w:rsidP="003F10B0">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3F10B0" w:rsidRPr="00C44DC2" w14:paraId="057DFE0C" w14:textId="77777777" w:rsidTr="003F10B0">
        <w:tc>
          <w:tcPr>
            <w:tcW w:w="3888" w:type="dxa"/>
          </w:tcPr>
          <w:p w14:paraId="6B4328C6"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0A803243"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7314F167"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3F10B0" w:rsidRPr="00F32C7C" w14:paraId="269A166A" w14:textId="77777777" w:rsidTr="003F10B0">
        <w:tc>
          <w:tcPr>
            <w:tcW w:w="3888" w:type="dxa"/>
          </w:tcPr>
          <w:p w14:paraId="4D87CF20" w14:textId="77777777" w:rsidR="003F10B0" w:rsidRPr="00C44DC2" w:rsidRDefault="003F10B0" w:rsidP="003F10B0">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6E21E460" w14:textId="77777777" w:rsidR="003F10B0" w:rsidRPr="00C44DC2" w:rsidRDefault="003F10B0" w:rsidP="003F10B0">
            <w:pPr>
              <w:autoSpaceDE w:val="0"/>
              <w:autoSpaceDN w:val="0"/>
              <w:adjustRightInd w:val="0"/>
              <w:rPr>
                <w:rFonts w:ascii="Times New Roman" w:hAnsi="Times New Roman" w:cs="Times New Roman"/>
                <w:b/>
                <w:lang w:val="fr-FR"/>
              </w:rPr>
            </w:pPr>
          </w:p>
        </w:tc>
        <w:tc>
          <w:tcPr>
            <w:tcW w:w="3060" w:type="dxa"/>
          </w:tcPr>
          <w:p w14:paraId="25432A57"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1CBC2200" w14:textId="77777777" w:rsidR="003F10B0" w:rsidRPr="00C44DC2" w:rsidRDefault="003F10B0" w:rsidP="003F10B0">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78711E08" w14:textId="77777777" w:rsidR="003F10B0" w:rsidRPr="00C44DC2" w:rsidRDefault="003F10B0" w:rsidP="003F10B0">
            <w:pPr>
              <w:autoSpaceDE w:val="0"/>
              <w:autoSpaceDN w:val="0"/>
              <w:adjustRightInd w:val="0"/>
              <w:rPr>
                <w:rFonts w:ascii="Times New Roman" w:hAnsi="Times New Roman" w:cs="Times New Roman"/>
                <w:b/>
                <w:lang w:val="es-US"/>
              </w:rPr>
            </w:pPr>
          </w:p>
        </w:tc>
      </w:tr>
    </w:tbl>
    <w:p w14:paraId="7CC06DB5" w14:textId="77777777" w:rsidR="005B37E0" w:rsidRPr="00C44DC2" w:rsidRDefault="005B37E0" w:rsidP="003F10B0">
      <w:pPr>
        <w:autoSpaceDE w:val="0"/>
        <w:autoSpaceDN w:val="0"/>
        <w:adjustRightInd w:val="0"/>
        <w:rPr>
          <w:rFonts w:ascii="Times New Roman" w:hAnsi="Times New Roman" w:cs="Times New Roman"/>
          <w:lang w:val="es-US"/>
        </w:rPr>
      </w:pPr>
    </w:p>
    <w:p w14:paraId="7D3DC6AA" w14:textId="26ED4925" w:rsidR="005B37E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FA58FD" w:rsidRPr="00C44DC2" w14:paraId="44C63C91" w14:textId="77777777" w:rsidTr="001C2ED7">
        <w:tc>
          <w:tcPr>
            <w:tcW w:w="1615" w:type="dxa"/>
          </w:tcPr>
          <w:p w14:paraId="72DC962B"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1379EC28"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476569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18991BA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2065F02" w14:textId="77777777" w:rsidTr="001C2ED7">
        <w:trPr>
          <w:trHeight w:val="710"/>
        </w:trPr>
        <w:tc>
          <w:tcPr>
            <w:tcW w:w="1615" w:type="dxa"/>
          </w:tcPr>
          <w:p w14:paraId="040E664A" w14:textId="77777777" w:rsidR="00FA58FD" w:rsidRPr="00C44DC2" w:rsidRDefault="00FA58FD" w:rsidP="00FA58F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880" w:type="dxa"/>
          </w:tcPr>
          <w:p w14:paraId="3776CFAB"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6409A218"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609C5DCA"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69C6FDE0" w14:textId="04AADE78" w:rsidR="00FA58FD" w:rsidRPr="00C44DC2" w:rsidRDefault="00FA58FD" w:rsidP="00FA58FD">
            <w:pPr>
              <w:rPr>
                <w:rFonts w:ascii="Times New Roman" w:hAnsi="Times New Roman" w:cs="Times New Roman"/>
              </w:rPr>
            </w:pPr>
            <w:r w:rsidRPr="00C44DC2">
              <w:rPr>
                <w:rFonts w:ascii="Times New Roman" w:hAnsi="Times New Roman" w:cs="Times New Roman"/>
              </w:rPr>
              <w:t>This is used for notch filtering,</w:t>
            </w:r>
            <w:r w:rsidR="001C2ED7">
              <w:rPr>
                <w:rFonts w:ascii="Times New Roman" w:hAnsi="Times New Roman" w:cs="Times New Roman"/>
              </w:rPr>
              <w:t xml:space="preserve"> cleanline, </w:t>
            </w:r>
            <w:r w:rsidRPr="00C44DC2">
              <w:rPr>
                <w:rFonts w:ascii="Times New Roman" w:hAnsi="Times New Roman" w:cs="Times New Roman"/>
              </w:rPr>
              <w:t xml:space="preserve"> </w:t>
            </w:r>
            <w:r w:rsidR="00D201E5">
              <w:rPr>
                <w:rFonts w:ascii="Times New Roman" w:hAnsi="Times New Roman" w:cs="Times New Roman"/>
              </w:rPr>
              <w:t>HAPPE</w:t>
            </w:r>
            <w:r w:rsidRPr="00C44DC2">
              <w:rPr>
                <w:rFonts w:ascii="Times New Roman" w:hAnsi="Times New Roman" w:cs="Times New Roman"/>
              </w:rPr>
              <w:t>, and PREP</w:t>
            </w:r>
          </w:p>
        </w:tc>
      </w:tr>
    </w:tbl>
    <w:p w14:paraId="66C2DB83" w14:textId="0B67C4BC" w:rsidR="003F10B0" w:rsidRPr="00C44DC2" w:rsidRDefault="003F10B0" w:rsidP="003F10B0">
      <w:pPr>
        <w:autoSpaceDE w:val="0"/>
        <w:autoSpaceDN w:val="0"/>
        <w:adjustRightInd w:val="0"/>
        <w:rPr>
          <w:rFonts w:ascii="Times New Roman" w:hAnsi="Times New Roman" w:cs="Times New Roman"/>
        </w:rPr>
      </w:pPr>
    </w:p>
    <w:p w14:paraId="71D2530D" w14:textId="189DD751" w:rsidR="003F10B0" w:rsidRPr="00C44DC2" w:rsidRDefault="005B37E0" w:rsidP="003F10B0">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0FF06C92" w14:textId="4B39A253" w:rsidR="005B37E0" w:rsidRPr="00C44DC2" w:rsidRDefault="005B37E0" w:rsidP="003F10B0">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33E09ED2" w14:textId="77777777" w:rsidR="005B37E0" w:rsidRPr="00C44DC2" w:rsidRDefault="005B37E0" w:rsidP="003F10B0">
      <w:pPr>
        <w:autoSpaceDE w:val="0"/>
        <w:autoSpaceDN w:val="0"/>
        <w:adjustRightInd w:val="0"/>
        <w:rPr>
          <w:rFonts w:ascii="Times New Roman" w:hAnsi="Times New Roman" w:cs="Times New Roman"/>
        </w:rPr>
      </w:pPr>
    </w:p>
    <w:p w14:paraId="7D15214A" w14:textId="19778108" w:rsidR="005B37E0" w:rsidRPr="00C44DC2" w:rsidRDefault="00FA58FD" w:rsidP="003F10B0">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CC906AB" w14:textId="6E0EAA0C" w:rsidR="003F10B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287AD3B5" w14:textId="4C4C9AFE" w:rsidR="003F10B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5D56224A" wp14:editId="07B57273">
            <wp:extent cx="6604000" cy="1485900"/>
            <wp:effectExtent l="0" t="0" r="0" b="12700"/>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04000" cy="1485900"/>
                    </a:xfrm>
                    <a:prstGeom prst="rect">
                      <a:avLst/>
                    </a:prstGeom>
                    <a:noFill/>
                    <a:ln>
                      <a:noFill/>
                    </a:ln>
                  </pic:spPr>
                </pic:pic>
              </a:graphicData>
            </a:graphic>
          </wp:inline>
        </w:drawing>
      </w:r>
    </w:p>
    <w:p w14:paraId="0B1897D4" w14:textId="77777777" w:rsidR="003F10B0" w:rsidRPr="00C44DC2" w:rsidRDefault="003F10B0" w:rsidP="003F10B0">
      <w:pPr>
        <w:autoSpaceDE w:val="0"/>
        <w:autoSpaceDN w:val="0"/>
        <w:adjustRightInd w:val="0"/>
        <w:rPr>
          <w:rFonts w:ascii="Times New Roman" w:hAnsi="Times New Roman" w:cs="Times New Roman"/>
        </w:rPr>
      </w:pPr>
    </w:p>
    <w:p w14:paraId="7D28ADBB" w14:textId="03BE922A"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721AD934" w14:textId="47C2ADDD" w:rsidR="00FE4668"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196A3B67" w14:textId="69FA70B5" w:rsidR="00304127" w:rsidRPr="00C44DC2" w:rsidRDefault="00FA58FD">
      <w:pPr>
        <w:rPr>
          <w:rFonts w:ascii="Times New Roman" w:hAnsi="Times New Roman" w:cs="Times New Roman"/>
        </w:rPr>
      </w:pPr>
      <w:r w:rsidRPr="00C44DC2">
        <w:rPr>
          <w:rFonts w:ascii="Times New Roman" w:hAnsi="Times New Roman" w:cs="Times New Roman"/>
          <w:noProof/>
        </w:rPr>
        <w:drawing>
          <wp:inline distT="0" distB="0" distL="0" distR="0" wp14:anchorId="116165F1" wp14:editId="04EF436D">
            <wp:extent cx="3835400" cy="609600"/>
            <wp:effectExtent l="0" t="0" r="0" b="0"/>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35400" cy="609600"/>
                    </a:xfrm>
                    <a:prstGeom prst="rect">
                      <a:avLst/>
                    </a:prstGeom>
                    <a:noFill/>
                    <a:ln>
                      <a:noFill/>
                    </a:ln>
                  </pic:spPr>
                </pic:pic>
              </a:graphicData>
            </a:graphic>
          </wp:inline>
        </w:drawing>
      </w:r>
    </w:p>
    <w:p w14:paraId="31E2DCF0" w14:textId="77777777" w:rsidR="008007B4" w:rsidRPr="00C44DC2" w:rsidRDefault="008007B4">
      <w:pPr>
        <w:rPr>
          <w:rFonts w:ascii="Times New Roman" w:hAnsi="Times New Roman" w:cs="Times New Roman"/>
        </w:rPr>
      </w:pPr>
    </w:p>
    <w:p w14:paraId="6742B4C8" w14:textId="77777777" w:rsidR="008007B4" w:rsidRPr="00C44DC2" w:rsidRDefault="008007B4">
      <w:pPr>
        <w:rPr>
          <w:rFonts w:ascii="Times New Roman" w:hAnsi="Times New Roman" w:cs="Times New Roman"/>
          <w:b/>
        </w:rPr>
      </w:pPr>
      <w:r w:rsidRPr="00C44DC2">
        <w:rPr>
          <w:rFonts w:ascii="Times New Roman" w:hAnsi="Times New Roman" w:cs="Times New Roman"/>
          <w:b/>
        </w:rPr>
        <w:t>Segmenting module:</w:t>
      </w:r>
    </w:p>
    <w:p w14:paraId="54477ECD" w14:textId="77777777" w:rsidR="008007B4" w:rsidRPr="00C44DC2" w:rsidRDefault="008007B4">
      <w:pPr>
        <w:rPr>
          <w:rFonts w:ascii="Times New Roman" w:hAnsi="Times New Roman" w:cs="Times New Roman"/>
        </w:rPr>
      </w:pPr>
      <w:r w:rsidRPr="00C44DC2">
        <w:rPr>
          <w:rFonts w:ascii="Times New Roman" w:hAnsi="Times New Roman" w:cs="Times New Roman"/>
        </w:rPr>
        <w:t>HAPPE recommends the following artifact threshold:</w:t>
      </w:r>
    </w:p>
    <w:p w14:paraId="2C586733" w14:textId="0EFE4E9C" w:rsidR="003F10B0" w:rsidRPr="00C44DC2" w:rsidRDefault="008007B4">
      <w:pPr>
        <w:rPr>
          <w:rFonts w:ascii="Times New Roman" w:hAnsi="Times New Roman" w:cs="Times New Roman"/>
        </w:rPr>
      </w:pPr>
      <w:r w:rsidRPr="00C44DC2">
        <w:rPr>
          <w:rFonts w:ascii="Times New Roman" w:hAnsi="Times New Roman" w:cs="Times New Roman"/>
          <w:noProof/>
        </w:rPr>
        <w:drawing>
          <wp:inline distT="0" distB="0" distL="0" distR="0" wp14:anchorId="17F76C56" wp14:editId="40CCE1C6">
            <wp:extent cx="2971800" cy="317500"/>
            <wp:effectExtent l="0" t="0" r="0" b="1270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1800" cy="317500"/>
                    </a:xfrm>
                    <a:prstGeom prst="rect">
                      <a:avLst/>
                    </a:prstGeom>
                    <a:noFill/>
                    <a:ln>
                      <a:noFill/>
                    </a:ln>
                  </pic:spPr>
                </pic:pic>
              </a:graphicData>
            </a:graphic>
          </wp:inline>
        </w:drawing>
      </w:r>
      <w:r w:rsidR="003F10B0" w:rsidRPr="00C44DC2">
        <w:rPr>
          <w:rFonts w:ascii="Times New Roman" w:hAnsi="Times New Roman" w:cs="Times New Roman"/>
        </w:rPr>
        <w:br w:type="page"/>
      </w:r>
    </w:p>
    <w:p w14:paraId="6FFA9063" w14:textId="1BF3E8ED" w:rsidR="00813A27" w:rsidRPr="00C44DC2" w:rsidRDefault="00813A27" w:rsidP="00813A27">
      <w:pPr>
        <w:rPr>
          <w:rFonts w:ascii="Times New Roman" w:hAnsi="Times New Roman" w:cs="Times New Roman"/>
        </w:rPr>
      </w:pPr>
      <w:r>
        <w:rPr>
          <w:rFonts w:ascii="Times New Roman" w:hAnsi="Times New Roman" w:cs="Times New Roman"/>
        </w:rPr>
        <w:lastRenderedPageBreak/>
        <w:t xml:space="preserve">REREFERENCING </w:t>
      </w:r>
      <w:r w:rsidRPr="00C44DC2">
        <w:rPr>
          <w:rFonts w:ascii="Times New Roman" w:hAnsi="Times New Roman" w:cs="Times New Roman"/>
        </w:rPr>
        <w:t>SPECIFICATIONS</w:t>
      </w:r>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r>
        <w:rPr>
          <w:rFonts w:ascii="Times New Roman" w:hAnsi="Times New Roman" w:cs="Times New Roman"/>
          <w:i/>
        </w:rPr>
        <w:t xml:space="preserve">rereferencing </w:t>
      </w:r>
      <w:r w:rsidRPr="00C44DC2">
        <w:rPr>
          <w:rFonts w:ascii="Times New Roman" w:hAnsi="Times New Roman" w:cs="Times New Roman"/>
          <w:i/>
        </w:rPr>
        <w:t>module,</w:t>
      </w:r>
      <w:r>
        <w:rPr>
          <w:rFonts w:ascii="Times New Roman" w:hAnsi="Times New Roman" w:cs="Times New Roman"/>
        </w:rPr>
        <w:t xml:space="preserve"> the section on rereferencing</w:t>
      </w:r>
      <w:r w:rsidRPr="00C44DC2">
        <w:rPr>
          <w:rFonts w:ascii="Times New Roman" w:hAnsi="Times New Roman" w:cs="Times New Roman"/>
        </w:rPr>
        <w:t xml:space="preserve"> specifications determines the type of </w:t>
      </w:r>
      <w:r>
        <w:rPr>
          <w:rFonts w:ascii="Times New Roman" w:hAnsi="Times New Roman" w:cs="Times New Roman"/>
        </w:rPr>
        <w:t>rereferencing</w:t>
      </w:r>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813A27">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type of </w:t>
      </w:r>
      <w:r w:rsidR="007A0B06">
        <w:rPr>
          <w:rFonts w:ascii="Times New Roman" w:hAnsi="Times New Roman" w:cs="Times New Roman"/>
        </w:rPr>
        <w:t>rereferencing</w:t>
      </w:r>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sidR="007A0B06">
              <w:rPr>
                <w:rFonts w:ascii="Times New Roman" w:hAnsi="Times New Roman" w:cs="Times New Roman"/>
              </w:rPr>
              <w:t>reref_typ</w:t>
            </w:r>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A0B06">
      <w:pPr>
        <w:pStyle w:val="ListParagraph"/>
        <w:numPr>
          <w:ilvl w:val="0"/>
          <w:numId w:val="21"/>
        </w:numPr>
        <w:tabs>
          <w:tab w:val="left" w:pos="1845"/>
        </w:tabs>
        <w:rPr>
          <w:rFonts w:ascii="Times New Roman" w:hAnsi="Times New Roman" w:cs="Times New Roman"/>
        </w:rPr>
      </w:pPr>
      <w:r>
        <w:rPr>
          <w:rFonts w:ascii="Times New Roman" w:hAnsi="Times New Roman" w:cs="Times New Roman"/>
        </w:rPr>
        <w:t>Users rereferencing to a specific electrode or electrodes must specify which electrode(s) they would like to use in each net. These must line up exactly with grp_proc_info.src_unique_nets,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grp_proc_info.beapp_reref_chan_inds</w:t>
            </w:r>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Rows in eeg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src_unique_nets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FE4668">
      <w:pPr>
        <w:rPr>
          <w:rFonts w:ascii="Times New Roman" w:hAnsi="Times New Roman" w:cs="Times New Roman"/>
        </w:rPr>
      </w:pPr>
      <w:r w:rsidRPr="00C44DC2">
        <w:rPr>
          <w:rFonts w:ascii="Times New Roman" w:hAnsi="Times New Roman" w:cs="Times New Roman"/>
        </w:rPr>
        <w:lastRenderedPageBreak/>
        <w:t>DETRENDING SPECIFICATIONS</w:t>
      </w:r>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dtrend_typ</w:t>
            </w:r>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Several advanced inputs specific to the detrending module are included in beapp_advinputs.m.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lower b-values will improve fitting (and improve number of useable segments), but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F669A6">
      <w:pPr>
        <w:rPr>
          <w:rFonts w:ascii="Times New Roman" w:hAnsi="Times New Roman" w:cs="Times New Roman"/>
        </w:rPr>
      </w:pPr>
      <w:r w:rsidRPr="00C44DC2">
        <w:rPr>
          <w:rFonts w:ascii="Times New Roman" w:hAnsi="Times New Roman" w:cs="Times New Roman"/>
        </w:rPr>
        <w:lastRenderedPageBreak/>
        <w:t>SEGMENTING SPECIFICATIONS</w:t>
      </w:r>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6C1B61">
      <w:pPr>
        <w:pStyle w:val="ListParagraph"/>
        <w:numPr>
          <w:ilvl w:val="0"/>
          <w:numId w:val="21"/>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where data is suprathreshold.  If .beapp_msk_artifact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003D1406">
        <w:rPr>
          <w:rFonts w:ascii="Times New Roman" w:hAnsi="Times New Roman" w:cs="Times New Roman"/>
        </w:rPr>
        <w:t>If .beapp_</w:t>
      </w:r>
      <w:r w:rsidR="00172B60">
        <w:rPr>
          <w:rFonts w:ascii="Times New Roman" w:hAnsi="Times New Roman" w:cs="Times New Roman"/>
        </w:rPr>
        <w:t>baseline_</w:t>
      </w:r>
      <w:r w:rsidR="003D1406">
        <w:rPr>
          <w:rFonts w:ascii="Times New Roman" w:hAnsi="Times New Roman" w:cs="Times New Roman"/>
        </w:rPr>
        <w:t>msk_artifact</w:t>
      </w:r>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t xml:space="preserve">.beapp_baseline_rej_perc_above_threshold, that data point is determined to be unusuabl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r>
              <w:rPr>
                <w:rFonts w:ascii="Times New Roman" w:hAnsi="Times New Roman" w:cs="Times New Roman"/>
                <w:color w:val="000000"/>
              </w:rPr>
              <w:t>Grp_proc_info.beapp_baseline_rej_perc_above_threshold</w:t>
            </w:r>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to </w:t>
      </w:r>
      <w:r w:rsidRPr="00C44DC2">
        <w:rPr>
          <w:rFonts w:ascii="Times New Roman" w:hAnsi="Times New Roman" w:cs="Times New Roman"/>
        </w:rPr>
        <w:t xml:space="preserve"> amplitud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grp_proc_info.art_thresh:</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233479">
      <w:pPr>
        <w:pStyle w:val="ListParagraph"/>
        <w:numPr>
          <w:ilvl w:val="0"/>
          <w:numId w:val="21"/>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r w:rsidRPr="00233479">
              <w:rPr>
                <w:rFonts w:ascii="Times New Roman" w:hAnsi="Times New Roman" w:cs="Times New Roman"/>
              </w:rPr>
              <w:t>grp_proc_info.</w:t>
            </w:r>
            <w:r w:rsidRPr="00233479">
              <w:rPr>
                <w:rFonts w:ascii="Times New Roman" w:hAnsi="Times New Roman" w:cs="Times New Roman"/>
                <w:color w:val="000000"/>
              </w:rPr>
              <w:t xml:space="preserve"> beapp_reject_segs_by_amplitude</w:t>
            </w:r>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BD5D99">
      <w:pPr>
        <w:pStyle w:val="ListParagraph"/>
        <w:numPr>
          <w:ilvl w:val="0"/>
          <w:numId w:val="21"/>
        </w:numPr>
        <w:ind w:left="360"/>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happe_segment_rejection</w:t>
            </w:r>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 w:name="Choosing_Seg_Length"/>
      <w:r>
        <w:rPr>
          <w:rFonts w:ascii="Times New Roman" w:hAnsi="Times New Roman" w:cs="Times New Roman"/>
        </w:rPr>
        <w:t>Segment Size Parameters:</w:t>
      </w:r>
    </w:p>
    <w:bookmarkEnd w:id="5"/>
    <w:p w14:paraId="0E76AA33" w14:textId="5EA18BC3" w:rsidR="007E0256" w:rsidRPr="009428A1"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6C1B61">
      <w:pPr>
        <w:pStyle w:val="ListParagraph"/>
        <w:numPr>
          <w:ilvl w:val="1"/>
          <w:numId w:val="21"/>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6C1B61">
      <w:pPr>
        <w:pStyle w:val="ListParagraph"/>
        <w:numPr>
          <w:ilvl w:val="1"/>
          <w:numId w:val="21"/>
        </w:numPr>
        <w:rPr>
          <w:rFonts w:ascii="Times New Roman" w:hAnsi="Times New Roman" w:cs="Times New Roman"/>
        </w:rPr>
      </w:pPr>
      <w:r w:rsidRPr="00C44DC2">
        <w:rPr>
          <w:rFonts w:ascii="Times New Roman" w:hAnsi="Times New Roman" w:cs="Times New Roman"/>
        </w:rPr>
        <w:lastRenderedPageBreak/>
        <w:t>I</w:t>
      </w:r>
      <w:r w:rsidR="003E6C75" w:rsidRPr="00C44DC2">
        <w:rPr>
          <w:rFonts w:ascii="Times New Roman" w:hAnsi="Times New Roman" w:cs="Times New Roman"/>
        </w:rPr>
        <w:t xml:space="preserve">f the user will be running the PSD module with a multitaper,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01D459F" w14:textId="4C300EE0" w:rsidR="00284577" w:rsidRDefault="00DF50F1" w:rsidP="006C1B61">
      <w:pPr>
        <w:pStyle w:val="ListParagraph"/>
        <w:numPr>
          <w:ilvl w:val="1"/>
          <w:numId w:val="21"/>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win_size_in_secs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start</w:t>
            </w:r>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end</w:t>
            </w:r>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start</w:t>
            </w:r>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end</w:t>
            </w:r>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6C1B61">
      <w:pPr>
        <w:pStyle w:val="ListParagraph"/>
        <w:numPr>
          <w:ilvl w:val="0"/>
          <w:numId w:val="21"/>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evt_trial_baseline_removal</w:t>
            </w:r>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start</w:t>
            </w:r>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end</w:t>
            </w:r>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1D61B6BE" w14:textId="48F6E2F4" w:rsidR="008E033D" w:rsidRPr="00C44DC2" w:rsidRDefault="008E033D" w:rsidP="008E033D">
      <w:pPr>
        <w:rPr>
          <w:rFonts w:ascii="Times New Roman" w:hAnsi="Times New Roman" w:cs="Times New Roman"/>
        </w:rPr>
      </w:pPr>
      <w:r w:rsidRPr="00C44DC2">
        <w:rPr>
          <w:rFonts w:ascii="Times New Roman" w:hAnsi="Times New Roman" w:cs="Times New Roman"/>
        </w:rPr>
        <w:lastRenderedPageBreak/>
        <w:t>OUTPUT MEASURE SPECIFICATIONS</w:t>
      </w:r>
    </w:p>
    <w:p w14:paraId="5638A615" w14:textId="3F45B5E9"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341B68" w:rsidRPr="00C44DC2">
        <w:rPr>
          <w:rFonts w:ascii="Times New Roman" w:hAnsi="Times New Roman" w:cs="Times New Roman"/>
          <w:i/>
        </w:rPr>
        <w:t>s (e.g., PSD or ITPC)</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r w:rsidRPr="00C44DC2">
        <w:rPr>
          <w:rFonts w:ascii="Times New Roman" w:hAnsi="Times New Roman" w:cs="Times New Roman"/>
        </w:rPr>
        <w:t xml:space="preserve">The section specifying parameters for the </w:t>
      </w:r>
      <w:r w:rsidR="00341B68" w:rsidRPr="00C44DC2">
        <w:rPr>
          <w:rFonts w:ascii="Times New Roman" w:hAnsi="Times New Roman" w:cs="Times New Roman"/>
        </w:rPr>
        <w:t>output measures</w:t>
      </w:r>
      <w:r w:rsidRPr="00C44DC2">
        <w:rPr>
          <w:rFonts w:ascii="Times New Roman" w:hAnsi="Times New Roman" w:cs="Times New Roman"/>
        </w:rPr>
        <w:t xml:space="preserve"> looks like this:</w:t>
      </w:r>
    </w:p>
    <w:p w14:paraId="30B97048" w14:textId="54A50C92" w:rsidR="00C449FD" w:rsidRPr="00C44DC2" w:rsidRDefault="00C449FD" w:rsidP="008659D2">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7FFEF3A9" wp14:editId="5A41ED33">
            <wp:extent cx="4848225" cy="4781550"/>
            <wp:effectExtent l="0" t="0" r="9525" b="0"/>
            <wp:docPr id="43" name="Picture 43" descr="C:\Users\ch182645\Pictures\output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outputmod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8225" cy="4781550"/>
                    </a:xfrm>
                    <a:prstGeom prst="rect">
                      <a:avLst/>
                    </a:prstGeom>
                    <a:noFill/>
                    <a:ln>
                      <a:noFill/>
                    </a:ln>
                  </pic:spPr>
                </pic:pic>
              </a:graphicData>
            </a:graphic>
          </wp:inline>
        </w:drawing>
      </w: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C449FD">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1,1:2)</w:t>
            </w:r>
          </w:p>
          <w:p w14:paraId="372F8C3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Start and end frequencies and names for each bandwith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1,1:2)=[2,4]; </w:t>
            </w:r>
          </w:p>
          <w:p w14:paraId="12BC31D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Delta'};</w:t>
            </w:r>
          </w:p>
          <w:p w14:paraId="58D1002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2,1:2)=[4,6]; </w:t>
            </w:r>
          </w:p>
          <w:p w14:paraId="64FF224B"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2)={'Theta'}; </w:t>
            </w:r>
          </w:p>
          <w:p w14:paraId="2AD380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3,1:2)=[6,9];</w:t>
            </w:r>
          </w:p>
          <w:p w14:paraId="0EF37028"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3)={'LowAlpha'}; </w:t>
            </w:r>
          </w:p>
          <w:p w14:paraId="2C2260B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4,1:2)=[9,13]; </w:t>
            </w:r>
          </w:p>
          <w:p w14:paraId="3DE5DA9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4)={'HighAlpha'}; </w:t>
            </w:r>
          </w:p>
          <w:p w14:paraId="35FFF24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5,1:2)=[13,30]; </w:t>
            </w:r>
          </w:p>
          <w:p w14:paraId="36FF623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5)={'Beta'}; </w:t>
            </w:r>
          </w:p>
          <w:p w14:paraId="7E66D30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6,1:2)=[30,50]; </w:t>
            </w:r>
          </w:p>
          <w:p w14:paraId="49BBB7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6)={'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Total (all frequencies between the start of the lowest bandwith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r w:rsidRPr="00090B7A">
              <w:rPr>
                <w:rFonts w:ascii="Times New Roman" w:hAnsi="Times New Roman" w:cs="Times New Roman"/>
                <w:color w:val="000000"/>
              </w:rPr>
              <w:t>grp_proc_info.bw_total_freqs</w:t>
            </w:r>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4617E419" w:rsidR="008007B4" w:rsidRPr="00C44DC2" w:rsidRDefault="002A5D7D">
      <w:pPr>
        <w:rPr>
          <w:rFonts w:ascii="Times New Roman" w:hAnsi="Times New Roman" w:cs="Times New Roman"/>
        </w:rPr>
      </w:pPr>
      <w:r>
        <w:rPr>
          <w:rFonts w:ascii="Times New Roman" w:hAnsi="Times New Roman" w:cs="Times New Roman"/>
        </w:rPr>
        <w:t xml:space="preserve">SPECIFIC OUTPUT MODULES: </w:t>
      </w:r>
    </w:p>
    <w:p w14:paraId="3D86878A" w14:textId="0DB9E0D6" w:rsidR="00341B68" w:rsidRPr="00C44DC2" w:rsidRDefault="00341B68">
      <w:pPr>
        <w:rPr>
          <w:rFonts w:ascii="Times New Roman" w:hAnsi="Times New Roman" w:cs="Times New Roman"/>
        </w:rPr>
      </w:pPr>
      <w:r w:rsidRPr="00C44DC2">
        <w:rPr>
          <w:rFonts w:ascii="Times New Roman" w:hAnsi="Times New Roman" w:cs="Times New Roman"/>
        </w:rPr>
        <w:t xml:space="preserve">If the user wishes to obtain data on the </w:t>
      </w:r>
      <w:r w:rsidR="006A411F" w:rsidRPr="00C44DC2">
        <w:rPr>
          <w:rFonts w:ascii="Times New Roman" w:hAnsi="Times New Roman" w:cs="Times New Roman"/>
        </w:rPr>
        <w:t>POWER SPECTRUM</w:t>
      </w:r>
      <w:r w:rsidRPr="00C44DC2">
        <w:rPr>
          <w:rFonts w:ascii="Times New Roman" w:hAnsi="Times New Roman" w:cs="Times New Roman"/>
        </w:rPr>
        <w:t>, the following additional specifications are necessary:</w:t>
      </w:r>
    </w:p>
    <w:p w14:paraId="4A9D55D1" w14:textId="77777777" w:rsidR="00341B68" w:rsidRPr="00C44DC2" w:rsidRDefault="00341B68"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494C3D08"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multitaper if possible.  This smooths the power spectrum, and mitigates edge effects.  However, as described in the section above on </w:t>
      </w:r>
      <w:hyperlink w:anchor="Choosing_Seg_Length"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multitaper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win_typ</w:t>
            </w:r>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Hanning</w:t>
            </w:r>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multitaper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2+ second windows length recommended for multitaper,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6C1B61">
      <w:pPr>
        <w:pStyle w:val="ListParagraph"/>
        <w:numPr>
          <w:ilvl w:val="0"/>
          <w:numId w:val="21"/>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interp_typ</w:t>
            </w:r>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Type of interpolation for the psd:</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  =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  =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This interpolates the power spectrum between output frequencies, but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6C1B61">
      <w:pPr>
        <w:pStyle w:val="ListParagraph"/>
        <w:numPr>
          <w:ilvl w:val="0"/>
          <w:numId w:val="21"/>
        </w:numPr>
        <w:ind w:left="360"/>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psd','Module_Xls_Out_On'}</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7777777" w:rsidR="006A411F" w:rsidRPr="00C44DC2" w:rsidRDefault="006A411F">
      <w:pPr>
        <w:rPr>
          <w:rFonts w:ascii="Times New Roman" w:hAnsi="Times New Roman" w:cs="Times New Roman"/>
        </w:rPr>
      </w:pPr>
    </w:p>
    <w:p w14:paraId="70D2C593" w14:textId="35E1D839" w:rsidR="006A411F" w:rsidRPr="00C44DC2" w:rsidRDefault="006A411F" w:rsidP="006A411F">
      <w:pPr>
        <w:rPr>
          <w:rFonts w:ascii="Times New Roman" w:hAnsi="Times New Roman" w:cs="Times New Roman"/>
        </w:rPr>
      </w:pPr>
      <w:r w:rsidRPr="00C44DC2">
        <w:rPr>
          <w:rFonts w:ascii="Times New Roman" w:hAnsi="Times New Roman" w:cs="Times New Roman"/>
        </w:rPr>
        <w:t>If the user wishes to obtain data on INTER-TRIAL PHASE COHERENC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6A411F">
      <w:pPr>
        <w:pStyle w:val="ListParagraph"/>
        <w:numPr>
          <w:ilvl w:val="0"/>
          <w:numId w:val="21"/>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itpc_params.win_size</w:t>
            </w:r>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08A641DC" w14:textId="77777777" w:rsidR="008007B4" w:rsidRPr="00C44DC2" w:rsidRDefault="008007B4" w:rsidP="006C1B61">
      <w:pPr>
        <w:rPr>
          <w:rFonts w:ascii="Times New Roman" w:hAnsi="Times New Roman" w:cs="Times New Roman"/>
        </w:rPr>
      </w:pPr>
    </w:p>
    <w:p w14:paraId="4F2C5A67" w14:textId="77777777" w:rsidR="008007B4" w:rsidRPr="00C44DC2" w:rsidRDefault="008007B4" w:rsidP="006C1B61">
      <w:pPr>
        <w:rPr>
          <w:rFonts w:ascii="Times New Roman" w:hAnsi="Times New Roman" w:cs="Times New Roman"/>
        </w:rPr>
      </w:pPr>
    </w:p>
    <w:p w14:paraId="47B0A751" w14:textId="56154B1B" w:rsidR="006A411F" w:rsidRPr="00C44DC2" w:rsidRDefault="006A411F" w:rsidP="006A411F">
      <w:pPr>
        <w:pStyle w:val="ListParagraph"/>
        <w:numPr>
          <w:ilvl w:val="0"/>
          <w:numId w:val="21"/>
        </w:numPr>
        <w:ind w:left="360"/>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7424C7FD" w14:textId="77777777" w:rsidR="006A411F" w:rsidRPr="00C44DC2"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2ED5D384" w14:textId="77777777" w:rsidTr="006A411F">
        <w:tc>
          <w:tcPr>
            <w:tcW w:w="2988" w:type="dxa"/>
          </w:tcPr>
          <w:p w14:paraId="4219254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9B8E67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56F62B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D2AD26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4A4A11BF" w14:textId="77777777" w:rsidTr="006A411F">
        <w:trPr>
          <w:trHeight w:val="530"/>
        </w:trPr>
        <w:tc>
          <w:tcPr>
            <w:tcW w:w="2988" w:type="dxa"/>
          </w:tcPr>
          <w:p w14:paraId="5C204798" w14:textId="75C9799B"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8007B4" w:rsidRPr="00C44DC2">
              <w:rPr>
                <w:rFonts w:ascii="Times New Roman" w:hAnsi="Times New Roman" w:cs="Times New Roman"/>
              </w:rPr>
              <w:t>itpc</w:t>
            </w:r>
            <w:r w:rsidRPr="00C44DC2">
              <w:rPr>
                <w:rFonts w:ascii="Times New Roman" w:hAnsi="Times New Roman" w:cs="Times New Roman"/>
              </w:rPr>
              <w:t>','Module_Xls_Out_On'}</w:t>
            </w:r>
          </w:p>
          <w:p w14:paraId="5D67677C"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w:t>
            </w:r>
            <w:r w:rsidR="008007B4" w:rsidRPr="00C44DC2">
              <w:rPr>
                <w:rFonts w:ascii="Times New Roman" w:hAnsi="Times New Roman" w:cs="Times New Roman"/>
              </w:rPr>
              <w:t>ITPC</w:t>
            </w:r>
            <w:r w:rsidRPr="00C44DC2">
              <w:rPr>
                <w:rFonts w:ascii="Times New Roman" w:hAnsi="Times New Roman" w:cs="Times New Roman"/>
              </w:rPr>
              <w:t xml:space="preserve"> summary output table on and off </w:t>
            </w:r>
          </w:p>
        </w:tc>
        <w:tc>
          <w:tcPr>
            <w:tcW w:w="1890" w:type="dxa"/>
          </w:tcPr>
          <w:p w14:paraId="2A393C53"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70CBF386"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B4A3E6F" w14:textId="12EEF9F8" w:rsidR="006A411F" w:rsidRPr="00C44DC2" w:rsidRDefault="006A411F" w:rsidP="006C1B61">
            <w:pPr>
              <w:rPr>
                <w:rFonts w:ascii="Times New Roman" w:hAnsi="Times New Roman" w:cs="Times New Roman"/>
              </w:rPr>
            </w:pPr>
            <w:r w:rsidRPr="00C44DC2">
              <w:rPr>
                <w:rFonts w:ascii="Times New Roman" w:hAnsi="Times New Roman" w:cs="Times New Roman"/>
              </w:rPr>
              <w:t xml:space="preserve">When on, BEAPP saves out a report table with </w:t>
            </w:r>
            <w:r w:rsidR="008007B4" w:rsidRPr="00C44DC2">
              <w:rPr>
                <w:rFonts w:ascii="Times New Roman" w:hAnsi="Times New Roman" w:cs="Times New Roman"/>
              </w:rPr>
              <w:t>ITPC</w:t>
            </w:r>
            <w:r w:rsidRPr="00C44DC2">
              <w:rPr>
                <w:rFonts w:ascii="Times New Roman" w:hAnsi="Times New Roman" w:cs="Times New Roman"/>
              </w:rPr>
              <w:t xml:space="preserve"> summary information</w:t>
            </w:r>
          </w:p>
        </w:tc>
      </w:tr>
    </w:tbl>
    <w:p w14:paraId="6C41BD16" w14:textId="6F31DD34" w:rsidR="00581918" w:rsidRPr="00C44DC2" w:rsidRDefault="00581918" w:rsidP="008D2AF6">
      <w:pPr>
        <w:tabs>
          <w:tab w:val="left" w:pos="735"/>
        </w:tabs>
        <w:rPr>
          <w:rFonts w:ascii="Times New Roman" w:hAnsi="Times New Roman" w:cs="Times New Roman"/>
        </w:rPr>
        <w:sectPr w:rsidR="00581918" w:rsidRPr="00C44DC2" w:rsidSect="006C1B61">
          <w:pgSz w:w="12240" w:h="15840"/>
          <w:pgMar w:top="720" w:right="720" w:bottom="720" w:left="720" w:header="720" w:footer="720" w:gutter="0"/>
          <w:cols w:space="720"/>
          <w:docGrid w:linePitch="360"/>
        </w:sectPr>
      </w:pPr>
    </w:p>
    <w:p w14:paraId="6BC28D0F" w14:textId="063E8A5E" w:rsidR="00C66F14" w:rsidRPr="00C44DC2" w:rsidRDefault="00C66F14" w:rsidP="00C66F14">
      <w:pPr>
        <w:rPr>
          <w:rFonts w:ascii="Times New Roman" w:hAnsi="Times New Roman" w:cs="Times New Roman"/>
          <w:b/>
          <w:sz w:val="32"/>
          <w:szCs w:val="32"/>
        </w:rPr>
      </w:pPr>
      <w:bookmarkStart w:id="6" w:name="Advanced_User_Settings"/>
      <w:r w:rsidRPr="00C44DC2">
        <w:rPr>
          <w:rFonts w:ascii="Times New Roman" w:hAnsi="Times New Roman" w:cs="Times New Roman"/>
          <w:b/>
          <w:sz w:val="32"/>
          <w:szCs w:val="32"/>
        </w:rPr>
        <w:lastRenderedPageBreak/>
        <w:t>Advanced</w:t>
      </w:r>
      <w:r w:rsidR="00E37EA0" w:rsidRPr="00C44DC2">
        <w:rPr>
          <w:rFonts w:ascii="Times New Roman" w:hAnsi="Times New Roman" w:cs="Times New Roman"/>
          <w:b/>
          <w:sz w:val="32"/>
          <w:szCs w:val="32"/>
        </w:rPr>
        <w:t xml:space="preserve"> User Settings</w:t>
      </w:r>
      <w:r w:rsidR="00A306A5" w:rsidRPr="00C44DC2">
        <w:rPr>
          <w:rFonts w:ascii="Times New Roman" w:hAnsi="Times New Roman" w:cs="Times New Roman"/>
          <w:b/>
          <w:sz w:val="32"/>
          <w:szCs w:val="32"/>
        </w:rPr>
        <w:t>:</w:t>
      </w:r>
    </w:p>
    <w:bookmarkEnd w:id="6"/>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user_inputs\beapp_advinputs.m. These will only be applied if grp_proc_info.adv_inputs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94020F">
      <w:pPr>
        <w:pStyle w:val="ListParagraph"/>
        <w:numPr>
          <w:ilvl w:val="0"/>
          <w:numId w:val="21"/>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r w:rsidRPr="00C44DC2">
              <w:rPr>
                <w:rFonts w:ascii="Times New Roman" w:hAnsi="Times New Roman" w:cs="Times New Roman"/>
              </w:rPr>
              <w:t>grp_proc_info.beapp_dir_warn_off</w:t>
            </w:r>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94020F">
      <w:pPr>
        <w:pStyle w:val="ListParagraph"/>
        <w:numPr>
          <w:ilvl w:val="0"/>
          <w:numId w:val="21"/>
        </w:numPr>
        <w:tabs>
          <w:tab w:val="left" w:pos="2925"/>
        </w:tabs>
        <w:rPr>
          <w:rFonts w:ascii="Times New Roman" w:hAnsi="Times New Roman" w:cs="Times New Roman"/>
        </w:rPr>
      </w:pPr>
      <w:r>
        <w:rPr>
          <w:rFonts w:ascii="Times New Roman" w:hAnsi="Times New Roman" w:cs="Times New Roman"/>
        </w:rPr>
        <w:t>Only use a subselection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rerun_fselect_table.mat in user_inputs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Pr>
                <w:rFonts w:ascii="Times New Roman" w:hAnsi="Times New Roman" w:cs="Times New Roman"/>
              </w:rPr>
              <w:t>use_rerun_table</w:t>
            </w:r>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3B113C">
      <w:pPr>
        <w:pStyle w:val="ListParagraph"/>
        <w:numPr>
          <w:ilvl w:val="0"/>
          <w:numId w:val="21"/>
        </w:numPr>
        <w:tabs>
          <w:tab w:val="left" w:pos="2925"/>
        </w:tabs>
        <w:rPr>
          <w:rFonts w:ascii="Times New Roman" w:hAnsi="Times New Roman" w:cs="Times New Roman"/>
        </w:rPr>
      </w:pPr>
      <w:r>
        <w:rPr>
          <w:rFonts w:ascii="Times New Roman" w:hAnsi="Times New Roman" w:cs="Times New Roman"/>
        </w:rPr>
        <w:t>Replace bad channels with NaN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rmv_bad_chan_on</w:t>
            </w:r>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NaN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r w:rsidRPr="00853F0A">
              <w:rPr>
                <w:rFonts w:ascii="Times New Roman" w:hAnsi="Times New Roman" w:cs="Times New Roman"/>
                <w:color w:val="000000"/>
              </w:rPr>
              <w:t>grp_proc_info.mff_seg_throw_out_bad_segments</w:t>
            </w:r>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start_nsec</w:t>
            </w:r>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end_nsec</w:t>
            </w:r>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r>
        <w:rPr>
          <w:rFonts w:ascii="Times New Roman" w:hAnsi="Times New Roman" w:cs="Times New Roman"/>
        </w:rPr>
        <w:t>Rereferenc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w:t>
            </w:r>
            <w:r>
              <w:rPr>
                <w:rFonts w:ascii="Times New Roman" w:hAnsi="Times New Roman" w:cs="Times New Roman"/>
                <w:color w:val="000000"/>
              </w:rPr>
              <w:t>beapp_csdlp_interp_flex</w:t>
            </w:r>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 but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color w:val="000000"/>
              </w:rPr>
              <w:t>grp_proc_info.segment_linear_detrend</w:t>
            </w:r>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n</w:t>
            </w:r>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rder</w:t>
            </w:r>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pmtm_l</w:t>
            </w:r>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multitaper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av_on</w:t>
            </w:r>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sd_on</w:t>
            </w:r>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raw_on</w:t>
            </w:r>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norm_on</w:t>
            </w:r>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_on</w:t>
            </w:r>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mx_on</w:t>
            </w:r>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av_on</w:t>
            </w:r>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0DA1E74D" w14:textId="717151DF" w:rsidR="00022C11" w:rsidRPr="002355A3" w:rsidRDefault="002355A3" w:rsidP="00B5180A">
      <w:pPr>
        <w:rPr>
          <w:rFonts w:ascii="Times New Roman" w:hAnsi="Times New Roman" w:cs="Times New Roman"/>
          <w:b/>
          <w:sz w:val="32"/>
          <w:szCs w:val="32"/>
        </w:rPr>
      </w:pPr>
      <w:bookmarkStart w:id="7" w:name="Rerunning_BEAPP_Modules"/>
      <w:r>
        <w:rPr>
          <w:rFonts w:ascii="Times New Roman" w:hAnsi="Times New Roman" w:cs="Times New Roman"/>
          <w:b/>
          <w:sz w:val="32"/>
          <w:szCs w:val="32"/>
        </w:rPr>
        <w:lastRenderedPageBreak/>
        <w:t xml:space="preserve">Rerunning BEAPP modules </w:t>
      </w:r>
    </w:p>
    <w:bookmarkEnd w:id="7"/>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dataset, and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grp_proc_info.beapp_curr_run_tag input, or mute the appended tag (choosing to overwrite the files for the modules you’re rerunning) by setting grp_proc_info.beapp_curr_run_tag = ‘NONE’. If you’d like to rerun modules from directories that have a tag appended to them (directories from runs where grp_proc_info.beapp_curr_run_tag was not empty, or where timestamps were appended), you can specify this using grp_proc_info.beapp_prev_run_tag. </w:t>
      </w:r>
    </w:p>
    <w:p w14:paraId="780869D4" w14:textId="77777777" w:rsidR="00B5180A" w:rsidRPr="00C44DC2" w:rsidRDefault="00B5180A" w:rsidP="00B5180A">
      <w:pPr>
        <w:ind w:firstLine="720"/>
        <w:rPr>
          <w:rFonts w:ascii="Times New Roman" w:hAnsi="Times New Roman" w:cs="Times New Roman"/>
        </w:rPr>
      </w:pPr>
    </w:p>
    <w:p w14:paraId="75D0DADB" w14:textId="0F5F9558"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grp_proc_info.src_unique_nets, and the list of sampling rates present in the dataset in grp_proc_info.unique_srates.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01AC6E46" w14:textId="54425C13" w:rsidR="00252604" w:rsidRPr="00252604" w:rsidRDefault="00B5180A" w:rsidP="00252604">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r w:rsidR="00252604" w:rsidRPr="00252604">
        <w:rPr>
          <w:rFonts w:ascii="Times New Roman" w:hAnsi="Times New Roman" w:cs="Times New Roman"/>
          <w:color w:val="000000"/>
        </w:rPr>
        <w:t>grp_proc_info.beapp_use_rerun_table = 1</w:t>
      </w:r>
      <w:r w:rsidR="00252604">
        <w:rPr>
          <w:rFonts w:ascii="Times New Roman" w:hAnsi="Times New Roman" w:cs="Times New Roman"/>
          <w:color w:val="000000"/>
        </w:rPr>
        <w:t>. By default, this will use the files listed in the rerun_fselect_table.mat in user_inputs</w:t>
      </w:r>
      <w:r w:rsidR="00BC7A35">
        <w:rPr>
          <w:rFonts w:ascii="Times New Roman" w:hAnsi="Times New Roman" w:cs="Times New Roman"/>
          <w:color w:val="000000"/>
        </w:rPr>
        <w:t xml:space="preserve"> (and optionally, net types, sampling rates, and linenois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mat_file_info_table" w:history="1">
        <w:r w:rsidR="00252604" w:rsidRPr="00EA2947">
          <w:rPr>
            <w:rStyle w:val="Hyperlink"/>
            <w:rFonts w:ascii="Times New Roman" w:hAnsi="Times New Roman" w:cs="Times New Roman"/>
          </w:rPr>
          <w:t>Generating a mat_file_info_table</w:t>
        </w:r>
      </w:hyperlink>
      <w:r w:rsidR="00252604" w:rsidRPr="00EA2947">
        <w:rPr>
          <w:rFonts w:ascii="Times New Roman" w:hAnsi="Times New Roman" w:cs="Times New Roman"/>
        </w:rPr>
        <w:t xml:space="preserve">”). </w:t>
      </w:r>
    </w:p>
    <w:p w14:paraId="4D55A3B3" w14:textId="677CA43F" w:rsidR="00F5172D" w:rsidRPr="00C44DC2" w:rsidRDefault="00F5172D" w:rsidP="00AD1D4E">
      <w:pPr>
        <w:tabs>
          <w:tab w:val="left" w:pos="1845"/>
        </w:tabs>
        <w:rPr>
          <w:rFonts w:ascii="Times New Roman" w:hAnsi="Times New Roman" w:cs="Times New Roman"/>
          <w:b/>
          <w:sz w:val="32"/>
          <w:szCs w:val="32"/>
        </w:rPr>
      </w:pPr>
    </w:p>
    <w:p w14:paraId="06CF190C" w14:textId="6C95651D" w:rsidR="002355A3" w:rsidRDefault="00546269" w:rsidP="00C65D3C">
      <w:pPr>
        <w:rPr>
          <w:rFonts w:ascii="Times New Roman" w:hAnsi="Times New Roman" w:cs="Times New Roman"/>
          <w:b/>
          <w:sz w:val="32"/>
          <w:szCs w:val="32"/>
        </w:rPr>
      </w:pPr>
      <w:r w:rsidRPr="00C44DC2">
        <w:rPr>
          <w:rFonts w:ascii="Times New Roman" w:hAnsi="Times New Roman" w:cs="Times New Roman"/>
          <w:b/>
          <w:sz w:val="32"/>
          <w:szCs w:val="32"/>
        </w:rPr>
        <w:t>Saving</w:t>
      </w:r>
      <w:r w:rsidR="00684FDE" w:rsidRPr="00C44DC2">
        <w:rPr>
          <w:rFonts w:ascii="Times New Roman" w:hAnsi="Times New Roman" w:cs="Times New Roman"/>
          <w:b/>
          <w:sz w:val="32"/>
          <w:szCs w:val="32"/>
        </w:rPr>
        <w:t>/Reusing</w:t>
      </w:r>
      <w:r w:rsidR="00C65D3C" w:rsidRPr="00C44DC2">
        <w:rPr>
          <w:rFonts w:ascii="Times New Roman" w:hAnsi="Times New Roman" w:cs="Times New Roman"/>
          <w:b/>
          <w:sz w:val="32"/>
          <w:szCs w:val="32"/>
        </w:rPr>
        <w:t xml:space="preserve"> User Input Templates</w:t>
      </w:r>
      <w:r w:rsidR="00C45BD1" w:rsidRPr="00C44DC2">
        <w:rPr>
          <w:rFonts w:ascii="Times New Roman" w:hAnsi="Times New Roman" w:cs="Times New Roman"/>
          <w:b/>
          <w:sz w:val="32"/>
          <w:szCs w:val="32"/>
        </w:rPr>
        <w:t xml:space="preserve"> or File Information Tables</w:t>
      </w:r>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beapp_userinputs.m and beapp_advinputs.m as usual, and then save each file with a new name using Save As in Matlab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429F7F83" w14:textId="0227BC63" w:rsidR="00F5172D" w:rsidRPr="00EA2947" w:rsidRDefault="00546269" w:rsidP="00C65D3C">
      <w:pPr>
        <w:rPr>
          <w:rFonts w:ascii="Times New Roman" w:hAnsi="Times New Roman" w:cs="Times New Roman"/>
          <w:b/>
        </w:rPr>
      </w:pPr>
      <w:r w:rsidRPr="00C44DC2">
        <w:rPr>
          <w:rFonts w:ascii="Times New Roman" w:hAnsi="Times New Roman" w:cs="Times New Roman"/>
        </w:rPr>
        <w:t>Some users may choose to save the mat_file_info_tables or file offset tables used for different datasets as well.  Users wishing to do this should create the tables as normal, and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Generating a m</w:t>
        </w:r>
        <w:r w:rsidR="00684FDE" w:rsidRPr="00EA2947">
          <w:rPr>
            <w:rStyle w:val="Hyperlink"/>
            <w:rFonts w:ascii="Times New Roman" w:hAnsi="Times New Roman" w:cs="Times New Roman"/>
          </w:rPr>
          <w:t>at_file_info_table</w:t>
        </w:r>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Matlab variable name. </w:t>
      </w:r>
    </w:p>
    <w:p w14:paraId="61897F9C" w14:textId="18FE6FF8" w:rsidR="00634328" w:rsidRDefault="00634328" w:rsidP="00C65D3C">
      <w:pPr>
        <w:rPr>
          <w:rFonts w:ascii="Times New Roman" w:hAnsi="Times New Roman" w:cs="Times New Roman"/>
        </w:rPr>
      </w:pPr>
    </w:p>
    <w:p w14:paraId="741A29F9" w14:textId="2AC92E18" w:rsidR="00894B5E" w:rsidRDefault="00894B5E" w:rsidP="00C65D3C">
      <w:pPr>
        <w:rPr>
          <w:rFonts w:ascii="Times New Roman" w:hAnsi="Times New Roman" w:cs="Times New Roman"/>
        </w:rPr>
      </w:pPr>
    </w:p>
    <w:p w14:paraId="02FA1348" w14:textId="4EC26C59" w:rsidR="00894B5E" w:rsidRDefault="00894B5E" w:rsidP="00C65D3C">
      <w:pPr>
        <w:rPr>
          <w:rFonts w:ascii="Times New Roman" w:hAnsi="Times New Roman" w:cs="Times New Roman"/>
        </w:rPr>
      </w:pPr>
    </w:p>
    <w:p w14:paraId="13C37F35" w14:textId="4DF3DBCF" w:rsidR="00894B5E" w:rsidRDefault="00894B5E" w:rsidP="00C65D3C">
      <w:pPr>
        <w:rPr>
          <w:rFonts w:ascii="Times New Roman" w:hAnsi="Times New Roman" w:cs="Times New Roman"/>
        </w:rPr>
      </w:pPr>
    </w:p>
    <w:p w14:paraId="1F447FF3" w14:textId="21ED4866" w:rsidR="00894B5E" w:rsidRDefault="00894B5E" w:rsidP="00C65D3C">
      <w:pPr>
        <w:rPr>
          <w:rFonts w:ascii="Times New Roman" w:hAnsi="Times New Roman" w:cs="Times New Roman"/>
        </w:rPr>
      </w:pPr>
    </w:p>
    <w:p w14:paraId="26FF3099" w14:textId="26F81242" w:rsidR="00894B5E" w:rsidRDefault="00894B5E" w:rsidP="00C65D3C">
      <w:pPr>
        <w:rPr>
          <w:rFonts w:ascii="Times New Roman" w:hAnsi="Times New Roman" w:cs="Times New Roman"/>
        </w:rPr>
      </w:pP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C65D3C">
      <w:pPr>
        <w:rPr>
          <w:rFonts w:ascii="Times New Roman" w:hAnsi="Times New Roman" w:cs="Times New Roman"/>
          <w:b/>
        </w:rPr>
      </w:pPr>
      <w:r>
        <w:rPr>
          <w:rFonts w:ascii="Times New Roman" w:hAnsi="Times New Roman" w:cs="Times New Roman"/>
          <w:b/>
        </w:rPr>
        <w:lastRenderedPageBreak/>
        <w:t>Using Templates and Saved Tab</w:t>
      </w:r>
      <w:r w:rsidR="00654BBF">
        <w:rPr>
          <w:rFonts w:ascii="Times New Roman" w:hAnsi="Times New Roman" w:cs="Times New Roman"/>
          <w:b/>
        </w:rPr>
        <w:t>les</w:t>
      </w:r>
    </w:p>
    <w:p w14:paraId="47B585BA" w14:textId="73FE527D"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mat_file_info_table or the mff_file_info_tabl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 xml:space="preserve">in /user_inputs/beapp_set_input_file_locations.m.  Any of these left blank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user_input_location</w:t>
            </w:r>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adv_user_input_location</w:t>
            </w:r>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adv_settings.m’};</w:t>
            </w:r>
          </w:p>
        </w:tc>
      </w:tr>
      <w:tr w:rsidR="00F5172D" w:rsidRPr="00C44DC2" w14:paraId="482B1B9B" w14:textId="77777777" w:rsidTr="00022C11">
        <w:trPr>
          <w:trHeight w:val="620"/>
        </w:trPr>
        <w:tc>
          <w:tcPr>
            <w:tcW w:w="2785" w:type="dxa"/>
          </w:tcPr>
          <w:p w14:paraId="1D6F0051" w14:textId="689FF598" w:rsidR="00F5172D" w:rsidRPr="00022C11"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app_alt_mat_file_info_table_location </w:t>
            </w:r>
          </w:p>
        </w:tc>
        <w:tc>
          <w:tcPr>
            <w:tcW w:w="4230" w:type="dxa"/>
          </w:tcPr>
          <w:p w14:paraId="466BDED8"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mat_file_info_table  </w:t>
            </w:r>
          </w:p>
        </w:tc>
        <w:tc>
          <w:tcPr>
            <w:tcW w:w="6570" w:type="dxa"/>
          </w:tcPr>
          <w:p w14:paraId="3350DFE2" w14:textId="6BACED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mat_file_info_table.m’};</w:t>
            </w:r>
          </w:p>
        </w:tc>
      </w:tr>
      <w:tr w:rsidR="00F5172D" w:rsidRPr="00C44DC2" w14:paraId="37D57FE7" w14:textId="77777777" w:rsidTr="00022C11">
        <w:trPr>
          <w:trHeight w:val="620"/>
        </w:trPr>
        <w:tc>
          <w:tcPr>
            <w:tcW w:w="2785" w:type="dxa"/>
          </w:tcPr>
          <w:p w14:paraId="735D40F1" w14:textId="546F1CB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mff_file_info_table_location</w:t>
            </w:r>
          </w:p>
        </w:tc>
        <w:tc>
          <w:tcPr>
            <w:tcW w:w="4230" w:type="dxa"/>
          </w:tcPr>
          <w:p w14:paraId="5B91452D"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mff_file_info_table  </w:t>
            </w:r>
          </w:p>
        </w:tc>
        <w:tc>
          <w:tcPr>
            <w:tcW w:w="6570" w:type="dxa"/>
          </w:tcPr>
          <w:p w14:paraId="6F17B147" w14:textId="1EB4540E"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mff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7673E6">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Pr>
                <w:rFonts w:ascii="Times New Roman" w:hAnsi="Times New Roman" w:cs="Times New Roman"/>
                <w:color w:val="000000"/>
              </w:rPr>
              <w:t>rerun_fselect</w:t>
            </w:r>
            <w:r w:rsidRPr="00C44DC2">
              <w:rPr>
                <w:rFonts w:ascii="Times New Roman" w:hAnsi="Times New Roman" w:cs="Times New Roman"/>
                <w:color w:val="000000"/>
              </w:rPr>
              <w:t>_table_location</w:t>
            </w:r>
          </w:p>
        </w:tc>
        <w:tc>
          <w:tcPr>
            <w:tcW w:w="4230" w:type="dxa"/>
          </w:tcPr>
          <w:p w14:paraId="5CC03EB8" w14:textId="32A97BAC" w:rsidR="00CA61B9" w:rsidRPr="00C44DC2" w:rsidRDefault="00CA61B9" w:rsidP="007673E6">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Pr>
                <w:rFonts w:ascii="Times New Roman" w:hAnsi="Times New Roman" w:cs="Times New Roman"/>
              </w:rPr>
              <w:t>rerun_fselect_table</w:t>
            </w:r>
            <w:r w:rsidRPr="00C44DC2">
              <w:rPr>
                <w:rFonts w:ascii="Times New Roman" w:hAnsi="Times New Roman" w:cs="Times New Roman"/>
              </w:rPr>
              <w:t xml:space="preserve">  </w:t>
            </w:r>
          </w:p>
        </w:tc>
        <w:tc>
          <w:tcPr>
            <w:tcW w:w="6570" w:type="dxa"/>
          </w:tcPr>
          <w:p w14:paraId="5632FD52" w14:textId="0E9D70DF" w:rsidR="00CA61B9" w:rsidRPr="00C44DC2" w:rsidRDefault="00CA61B9" w:rsidP="007673E6">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D437778" w14:textId="63ECDFFE" w:rsidR="00894B5E" w:rsidRDefault="00894B5E" w:rsidP="00AD1D4E">
      <w:pPr>
        <w:tabs>
          <w:tab w:val="left" w:pos="1845"/>
        </w:tabs>
        <w:rPr>
          <w:rFonts w:ascii="Times New Roman" w:hAnsi="Times New Roman" w:cs="Times New Roman"/>
          <w:b/>
          <w:sz w:val="32"/>
          <w:szCs w:val="32"/>
        </w:rPr>
      </w:pPr>
    </w:p>
    <w:p w14:paraId="4BDF25E3" w14:textId="4BB3D6C7" w:rsidR="00BD2F09" w:rsidRPr="00C44DC2" w:rsidRDefault="00C66F14" w:rsidP="00AD1D4E">
      <w:pPr>
        <w:tabs>
          <w:tab w:val="left" w:pos="1845"/>
        </w:tabs>
        <w:rPr>
          <w:rFonts w:ascii="Times New Roman" w:hAnsi="Times New Roman" w:cs="Times New Roman"/>
          <w:b/>
          <w:sz w:val="32"/>
          <w:szCs w:val="32"/>
        </w:rPr>
      </w:pPr>
      <w:bookmarkStart w:id="8" w:name="Running_BEAPP_with_Different_Formats"/>
      <w:r w:rsidRPr="00C44DC2">
        <w:rPr>
          <w:rFonts w:ascii="Times New Roman" w:hAnsi="Times New Roman" w:cs="Times New Roman"/>
          <w:b/>
          <w:sz w:val="32"/>
          <w:szCs w:val="32"/>
        </w:rPr>
        <w:t>Running BEAPP with Different Source File Formats</w:t>
      </w:r>
      <w:bookmarkEnd w:id="8"/>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AD1D4E">
      <w:pPr>
        <w:tabs>
          <w:tab w:val="left" w:pos="1845"/>
        </w:tabs>
        <w:rPr>
          <w:rFonts w:ascii="Times New Roman" w:hAnsi="Times New Roman" w:cs="Times New Roman"/>
          <w:b/>
        </w:rPr>
      </w:pPr>
      <w:r w:rsidRPr="00C44DC2">
        <w:rPr>
          <w:rFonts w:ascii="Times New Roman" w:hAnsi="Times New Roman" w:cs="Times New Roman"/>
          <w:b/>
        </w:rPr>
        <w:t>Unsegmented MFF (EGI) Files (Baseline or Event Related</w:t>
      </w:r>
      <w:r w:rsidR="007B3E3F" w:rsidRPr="00C44DC2">
        <w:rPr>
          <w:rFonts w:ascii="Times New Roman" w:hAnsi="Times New Roman" w:cs="Times New Roman"/>
          <w:b/>
        </w:rPr>
        <w:t>, 1 or More NetStation Epochs</w:t>
      </w:r>
      <w:r w:rsidRPr="00C44DC2">
        <w:rPr>
          <w:rFonts w:ascii="Times New Roman" w:hAnsi="Times New Roman" w:cs="Times New Roman"/>
          <w:b/>
        </w:rPr>
        <w:t>)</w:t>
      </w:r>
    </w:p>
    <w:p w14:paraId="354DE226" w14:textId="0DFB9901" w:rsidR="008518C4" w:rsidRPr="00C44DC2" w:rsidRDefault="008518C4" w:rsidP="00AD1D4E">
      <w:pPr>
        <w:tabs>
          <w:tab w:val="left" w:pos="1845"/>
        </w:tabs>
        <w:rPr>
          <w:rFonts w:ascii="Times New Roman" w:hAnsi="Times New Roman" w:cs="Times New Roman"/>
          <w:b/>
        </w:rPr>
      </w:pPr>
    </w:p>
    <w:p w14:paraId="13207AA2" w14:textId="5DCE7334"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settings, and set </w:t>
      </w:r>
      <w:r w:rsidR="00AB165C" w:rsidRPr="00C44DC2">
        <w:rPr>
          <w:rFonts w:ascii="Times New Roman" w:hAnsi="Times New Roman" w:cs="Times New Roman"/>
        </w:rPr>
        <w:t>gr</w:t>
      </w:r>
      <w:r w:rsidR="007B3E3F" w:rsidRPr="00C44DC2">
        <w:rPr>
          <w:rFonts w:ascii="Times New Roman" w:hAnsi="Times New Roman" w:cs="Times New Roman"/>
        </w:rPr>
        <w:t xml:space="preserve">p_proc_info.src_format_typ = 2. </w:t>
      </w:r>
      <w:r w:rsidR="00682305" w:rsidRPr="00C44DC2">
        <w:rPr>
          <w:rFonts w:ascii="Times New Roman" w:hAnsi="Times New Roman" w:cs="Times New Roman"/>
        </w:rPr>
        <w:t xml:space="preserve">MFF files with multiple NetStation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ur files have different event tag offsets, you’ll need to indicate individual file names and file offsets in the mff_file_info_table in the user inputs, and change grp_proc_info.event_tag_offsets = ‘offset_table.’</w:t>
      </w:r>
      <w:r w:rsidR="007B3E3F" w:rsidRPr="00C44DC2">
        <w:rPr>
          <w:rFonts w:ascii="Times New Roman" w:hAnsi="Times New Roman" w:cs="Times New Roman"/>
        </w:rPr>
        <w:t xml:space="preserve"> 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r w:rsidR="007B3E3F" w:rsidRPr="00C44DC2">
        <w:rPr>
          <w:rFonts w:ascii="Times New Roman" w:hAnsi="Times New Roman" w:cs="Times New Roman"/>
        </w:rPr>
        <w:t xml:space="preserve">grp_proc_info.src_unique_nets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1575D8">
      <w:pPr>
        <w:tabs>
          <w:tab w:val="left" w:pos="1845"/>
        </w:tabs>
        <w:rPr>
          <w:rFonts w:ascii="Times New Roman" w:hAnsi="Times New Roman" w:cs="Times New Roman"/>
          <w:b/>
        </w:rPr>
      </w:pPr>
      <w:r w:rsidRPr="00C44DC2">
        <w:rPr>
          <w:rFonts w:ascii="Times New Roman" w:hAnsi="Times New Roman" w:cs="Times New Roman"/>
          <w:b/>
        </w:rPr>
        <w:t>Segmented MFF (EGI) Files (Baseline or Event Related)</w:t>
      </w:r>
    </w:p>
    <w:p w14:paraId="6ADE4D83" w14:textId="77777777" w:rsidR="001575D8" w:rsidRPr="00C44DC2" w:rsidRDefault="001575D8" w:rsidP="001575D8">
      <w:pPr>
        <w:tabs>
          <w:tab w:val="left" w:pos="1845"/>
        </w:tabs>
        <w:rPr>
          <w:rFonts w:ascii="Times New Roman" w:hAnsi="Times New Roman" w:cs="Times New Roman"/>
          <w:b/>
        </w:rPr>
      </w:pPr>
    </w:p>
    <w:p w14:paraId="435E6865" w14:textId="73F176A8"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segmented MFF files you’ll need to enter the appropriate source directory and user settings, and set grp_proc_info.src_format_typ = 3. If your files have different event tag offsets, you’ll need to indicate individual file names and file offsets in the mff_file_info_table in the user inputs, and change grp_proc_info.event_tag_offsets = ‘offset_tabl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C6890">
      <w:pPr>
        <w:tabs>
          <w:tab w:val="left" w:pos="1845"/>
        </w:tabs>
        <w:rPr>
          <w:rFonts w:ascii="Times New Roman" w:hAnsi="Times New Roman" w:cs="Times New Roman"/>
          <w:b/>
          <w:lang w:val="fr-FR"/>
        </w:rPr>
      </w:pPr>
      <w:r w:rsidRPr="00C44DC2">
        <w:rPr>
          <w:rFonts w:ascii="Times New Roman" w:hAnsi="Times New Roman" w:cs="Times New Roman"/>
          <w:b/>
          <w:lang w:val="fr-FR"/>
        </w:rPr>
        <w:t>.Mat exports (from EGI, Biosemi, ANT, etc.)</w:t>
      </w:r>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4EDA017E" w:rsidR="00AE190B" w:rsidRPr="00C44DC2" w:rsidRDefault="00AE190B" w:rsidP="00EC6890">
      <w:pPr>
        <w:tabs>
          <w:tab w:val="left" w:pos="1845"/>
        </w:tabs>
        <w:rPr>
          <w:rFonts w:ascii="Times New Roman" w:hAnsi="Times New Roman" w:cs="Times New Roman"/>
        </w:rPr>
      </w:pPr>
      <w:r w:rsidRPr="00C44DC2">
        <w:rPr>
          <w:rFonts w:ascii="Times New Roman" w:hAnsi="Times New Roman" w:cs="Times New Roman"/>
        </w:rPr>
        <w:t>BEAPP has the ability to run Matlab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Each .mat file must contain a variable with the (unsegmented) EEG data. The name of this variable can be whatever you typically use in your exports, but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grp_proc_info.src_eeg_vname. </w:t>
      </w:r>
      <w:r w:rsidR="004E1615" w:rsidRPr="00C44DC2">
        <w:rPr>
          <w:rFonts w:ascii="Times New Roman" w:hAnsi="Times New Roman" w:cs="Times New Roman"/>
        </w:rPr>
        <w:t xml:space="preserve"> </w:t>
      </w:r>
      <w:r w:rsidR="004C62B1" w:rsidRPr="00C44DC2">
        <w:rPr>
          <w:rFonts w:ascii="Times New Roman" w:hAnsi="Times New Roman" w:cs="Times New Roman"/>
        </w:rPr>
        <w:t xml:space="preserve">In addition, for all files you would like to run, you must add a line with the file name, sampling rate, and EEG net type to the mat_file_info_table in the user_inputs folder, and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mat_file_info_tabl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2D9B9BF5" w14:textId="2AA0905F" w:rsidR="00873429" w:rsidRPr="00C44DC2" w:rsidRDefault="00873429" w:rsidP="00EC6890">
      <w:pPr>
        <w:tabs>
          <w:tab w:val="left" w:pos="1845"/>
        </w:tabs>
        <w:rPr>
          <w:rFonts w:ascii="Times New Roman" w:hAnsi="Times New Roman" w:cs="Times New Roman"/>
        </w:rPr>
      </w:pPr>
    </w:p>
    <w:p w14:paraId="1519F93B" w14:textId="075D641D" w:rsidR="00684FDE" w:rsidRPr="00C44DC2" w:rsidRDefault="00684FDE" w:rsidP="00EC6890">
      <w:pPr>
        <w:tabs>
          <w:tab w:val="left" w:pos="1845"/>
        </w:tabs>
        <w:rPr>
          <w:rFonts w:ascii="Times New Roman" w:hAnsi="Times New Roman" w:cs="Times New Roman"/>
        </w:rPr>
      </w:pPr>
      <w:bookmarkStart w:id="9" w:name="Gen_mat_file_info_table"/>
      <w:r w:rsidRPr="00C44DC2">
        <w:rPr>
          <w:rFonts w:ascii="Times New Roman" w:hAnsi="Times New Roman" w:cs="Times New Roman"/>
        </w:rPr>
        <w:t>Generating a mat_file_info_table:</w:t>
      </w:r>
    </w:p>
    <w:bookmarkEnd w:id="9"/>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Matlab, all from different sites and collected with different nets. The user has placed them all in the source directory example_data:</w:t>
      </w:r>
    </w:p>
    <w:p w14:paraId="22FDCD72" w14:textId="77777777" w:rsidR="000C2DBB" w:rsidRPr="00C44DC2" w:rsidRDefault="000C2DBB" w:rsidP="00EC6890">
      <w:pPr>
        <w:tabs>
          <w:tab w:val="left" w:pos="1845"/>
        </w:tabs>
        <w:rPr>
          <w:rFonts w:ascii="Times New Roman" w:hAnsi="Times New Roman" w:cs="Times New Roman"/>
        </w:rPr>
      </w:pPr>
    </w:p>
    <w:p w14:paraId="675D8CFE" w14:textId="7AC69BB2" w:rsidR="00873429" w:rsidRPr="00C44DC2" w:rsidRDefault="00F63866"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sidRPr="00C44DC2">
        <w:rPr>
          <w:rFonts w:ascii="Times New Roman" w:hAnsi="Times New Roman" w:cs="Times New Roman"/>
          <w:noProof/>
        </w:rPr>
        <w:drawing>
          <wp:inline distT="0" distB="0" distL="0" distR="0" wp14:anchorId="2DE9C7F4" wp14:editId="6F153E48">
            <wp:extent cx="5943600" cy="1162050"/>
            <wp:effectExtent l="0" t="0" r="0" b="0"/>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31">
                      <a:extLst>
                        <a:ext uri="{28A0092B-C50C-407E-A947-70E740481C1C}">
                          <a14:useLocalDpi xmlns:a14="http://schemas.microsoft.com/office/drawing/2010/main" val="0"/>
                        </a:ext>
                      </a:extLst>
                    </a:blip>
                    <a:srcRect b="31073"/>
                    <a:stretch/>
                  </pic:blipFill>
                  <pic:spPr bwMode="auto">
                    <a:xfrm>
                      <a:off x="0" y="0"/>
                      <a:ext cx="5943600" cy="1162050"/>
                    </a:xfrm>
                    <a:prstGeom prst="rect">
                      <a:avLst/>
                    </a:prstGeom>
                    <a:noFill/>
                    <a:ln>
                      <a:noFill/>
                    </a:ln>
                    <a:extLst>
                      <a:ext uri="{53640926-AAD7-44D8-BBD7-CCE9431645EC}">
                        <a14:shadowObscured xmlns:a14="http://schemas.microsoft.com/office/drawing/2010/main"/>
                      </a:ext>
                    </a:extLst>
                  </pic:spPr>
                </pic:pic>
              </a:graphicData>
            </a:graphic>
          </wp:inline>
        </w:drawing>
      </w:r>
    </w:p>
    <w:p w14:paraId="3693792D" w14:textId="77777777" w:rsidR="00F57973" w:rsidRDefault="00F63866" w:rsidP="00EC6890">
      <w:pPr>
        <w:tabs>
          <w:tab w:val="left" w:pos="1845"/>
        </w:tabs>
        <w:rPr>
          <w:rFonts w:ascii="Times New Roman" w:hAnsi="Times New Roman" w:cs="Times New Roman"/>
        </w:rPr>
      </w:pPr>
      <w:r w:rsidRPr="00C44DC2">
        <w:rPr>
          <w:rFonts w:ascii="Times New Roman" w:hAnsi="Times New Roman" w:cs="Times New Roman"/>
        </w:rPr>
        <w:lastRenderedPageBreak/>
        <w:t xml:space="preserve">In Matlab the user has then navigated to /user_inputs/mat_file_info_table and opened the file by double clicking, before opening the mat_file_info_table variable from the Matlab workspace. </w:t>
      </w:r>
    </w:p>
    <w:p w14:paraId="6BC9930D" w14:textId="05BCC9B9" w:rsidR="004C62B1" w:rsidRPr="00C44DC2" w:rsidRDefault="00582922"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6E203BA" wp14:editId="6839B132">
            <wp:extent cx="5934075" cy="2847975"/>
            <wp:effectExtent l="0" t="0" r="9525" b="9525"/>
            <wp:docPr id="7" name="Picture 7" descr="C:\Users\ch182645\Pictures\me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meow.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2847975"/>
                    </a:xfrm>
                    <a:prstGeom prst="rect">
                      <a:avLst/>
                    </a:prstGeom>
                    <a:noFill/>
                    <a:ln>
                      <a:noFill/>
                    </a:ln>
                  </pic:spPr>
                </pic:pic>
              </a:graphicData>
            </a:graphic>
          </wp:inline>
        </w:drawing>
      </w:r>
    </w:p>
    <w:p w14:paraId="0E8DB6F7" w14:textId="6DB0D042" w:rsidR="00F63866" w:rsidRPr="00C44DC2" w:rsidRDefault="00F63866" w:rsidP="00EC6890">
      <w:pPr>
        <w:tabs>
          <w:tab w:val="left" w:pos="1845"/>
        </w:tabs>
        <w:rPr>
          <w:rFonts w:ascii="Times New Roman" w:hAnsi="Times New Roman" w:cs="Times New Roman"/>
        </w:rPr>
      </w:pPr>
    </w:p>
    <w:p w14:paraId="4402D120" w14:textId="7D2DA060" w:rsidR="004C62B1" w:rsidRPr="00C44DC2" w:rsidRDefault="004C62B1" w:rsidP="00EC6890">
      <w:pPr>
        <w:tabs>
          <w:tab w:val="left" w:pos="1845"/>
        </w:tabs>
        <w:rPr>
          <w:rFonts w:ascii="Times New Roman" w:hAnsi="Times New Roman" w:cs="Times New Roman"/>
        </w:rPr>
      </w:pPr>
    </w:p>
    <w:p w14:paraId="58412100" w14:textId="41C19916" w:rsidR="00582922" w:rsidRPr="00C44DC2" w:rsidRDefault="00582922" w:rsidP="00EC6890">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reference_data/net_library_options.mat exactly, unless a new net type is being introduced.  In that case, the user can use a consistent, new net name for all of the relevant files, as they will be prompted to add the net later. Note that having additional listings in the table is fine – only files listed in the table that are </w:t>
      </w:r>
      <w:r w:rsidR="006D79AB" w:rsidRPr="00C44DC2">
        <w:rPr>
          <w:rFonts w:ascii="Times New Roman" w:hAnsi="Times New Roman" w:cs="Times New Roman"/>
        </w:rPr>
        <w:t xml:space="preserve">also </w:t>
      </w:r>
      <w:r w:rsidRPr="00C44DC2">
        <w:rPr>
          <w:rFonts w:ascii="Times New Roman" w:hAnsi="Times New Roman" w:cs="Times New Roman"/>
        </w:rPr>
        <w:t>present in the current</w:t>
      </w:r>
      <w:r w:rsidR="00873429" w:rsidRPr="00C44DC2">
        <w:rPr>
          <w:rFonts w:ascii="Times New Roman" w:hAnsi="Times New Roman" w:cs="Times New Roman"/>
        </w:rPr>
        <w:t xml:space="preserve"> source directory will be run. </w:t>
      </w:r>
    </w:p>
    <w:p w14:paraId="3B1AADF2" w14:textId="77777777" w:rsidR="002B5C01" w:rsidRPr="00C44DC2" w:rsidRDefault="002B5C01" w:rsidP="00EC6890">
      <w:pPr>
        <w:tabs>
          <w:tab w:val="left" w:pos="1845"/>
        </w:tabs>
        <w:rPr>
          <w:rFonts w:ascii="Times New Roman" w:hAnsi="Times New Roman" w:cs="Times New Roman"/>
        </w:rPr>
      </w:pPr>
    </w:p>
    <w:p w14:paraId="55C33250" w14:textId="7D76162A" w:rsidR="00582922" w:rsidRPr="00C44DC2" w:rsidRDefault="00582922"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3BD97AB" wp14:editId="34495CB3">
            <wp:extent cx="5372100" cy="3381375"/>
            <wp:effectExtent l="0" t="0" r="0" b="9525"/>
            <wp:docPr id="9" name="Picture 9" descr="C:\Users\ch182645\Pictures\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ff.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3381375"/>
                    </a:xfrm>
                    <a:prstGeom prst="rect">
                      <a:avLst/>
                    </a:prstGeom>
                    <a:noFill/>
                    <a:ln>
                      <a:noFill/>
                    </a:ln>
                  </pic:spPr>
                </pic:pic>
              </a:graphicData>
            </a:graphic>
          </wp:inline>
        </w:drawing>
      </w:r>
    </w:p>
    <w:p w14:paraId="3A4E7EDC" w14:textId="77777777" w:rsidR="00873429" w:rsidRPr="00C44DC2" w:rsidRDefault="00873429"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p>
    <w:p w14:paraId="7C78F09D" w14:textId="0BC6CCD9" w:rsidR="00873429" w:rsidRPr="00C44DC2" w:rsidRDefault="00873429" w:rsidP="00EC6890">
      <w:pPr>
        <w:tabs>
          <w:tab w:val="left" w:pos="1845"/>
        </w:tabs>
        <w:rPr>
          <w:rFonts w:ascii="Times New Roman" w:hAnsi="Times New Roman" w:cs="Times New Roman"/>
        </w:rPr>
      </w:pPr>
      <w:r w:rsidRPr="00C44DC2">
        <w:rPr>
          <w:rFonts w:ascii="Times New Roman" w:hAnsi="Times New Roman" w:cs="Times New Roman"/>
        </w:rPr>
        <w:lastRenderedPageBreak/>
        <w:t>Once the table has been updated, the user should close</w:t>
      </w:r>
      <w:r w:rsidR="002B5C01" w:rsidRPr="00C44DC2">
        <w:rPr>
          <w:rFonts w:ascii="Times New Roman" w:hAnsi="Times New Roman" w:cs="Times New Roman"/>
        </w:rPr>
        <w:t xml:space="preserve"> the variable and save just the </w:t>
      </w:r>
      <w:r w:rsidRPr="00C44DC2">
        <w:rPr>
          <w:rFonts w:ascii="Times New Roman" w:hAnsi="Times New Roman" w:cs="Times New Roman"/>
        </w:rPr>
        <w:t>mat_file_info_table variable into mat_file_info_table.mat in the user_inputs folder by navigating to the user_inputs directory in Matlab, and then entering the following into the Matlab command window:</w:t>
      </w:r>
    </w:p>
    <w:p w14:paraId="3B8735A2" w14:textId="4D21697C" w:rsidR="00873429" w:rsidRPr="00C44DC2" w:rsidRDefault="00873429" w:rsidP="00EC6890">
      <w:pPr>
        <w:tabs>
          <w:tab w:val="left" w:pos="1845"/>
        </w:tabs>
        <w:rPr>
          <w:rFonts w:ascii="Times New Roman" w:hAnsi="Times New Roman" w:cs="Times New Roman"/>
        </w:rPr>
      </w:pPr>
    </w:p>
    <w:p w14:paraId="24EF07F9" w14:textId="1A9274EC" w:rsidR="00582922" w:rsidRPr="00C44DC2" w:rsidRDefault="00873429" w:rsidP="00EC6890">
      <w:pPr>
        <w:tabs>
          <w:tab w:val="left" w:pos="1845"/>
        </w:tabs>
        <w:rPr>
          <w:rFonts w:ascii="Times New Roman" w:hAnsi="Times New Roman" w:cs="Times New Roman"/>
        </w:rPr>
      </w:pPr>
      <w:r w:rsidRPr="00C44DC2">
        <w:rPr>
          <w:rFonts w:ascii="Times New Roman" w:hAnsi="Times New Roman" w:cs="Times New Roman"/>
        </w:rPr>
        <w:t>save('mat_file_info_table.mat','mat_file_info_table');</w:t>
      </w:r>
    </w:p>
    <w:p w14:paraId="7F9C3C2D" w14:textId="27BD7E43" w:rsidR="00546269" w:rsidRPr="00C44DC2" w:rsidRDefault="00546269" w:rsidP="00EC6890">
      <w:pPr>
        <w:tabs>
          <w:tab w:val="left" w:pos="1845"/>
        </w:tabs>
        <w:rPr>
          <w:rFonts w:ascii="Times New Roman" w:hAnsi="Times New Roman" w:cs="Times New Roman"/>
        </w:rPr>
      </w:pPr>
    </w:p>
    <w:p w14:paraId="2BA1AA2E" w14:textId="581AD2ED" w:rsidR="00546269" w:rsidRPr="00C44DC2" w:rsidRDefault="00546269" w:rsidP="00EC6890">
      <w:pPr>
        <w:tabs>
          <w:tab w:val="left" w:pos="1845"/>
        </w:tabs>
        <w:rPr>
          <w:rFonts w:ascii="Times New Roman" w:hAnsi="Times New Roman" w:cs="Times New Roman"/>
        </w:rPr>
      </w:pPr>
      <w:r w:rsidRPr="00C44DC2">
        <w:rPr>
          <w:rFonts w:ascii="Times New Roman" w:hAnsi="Times New Roman" w:cs="Times New Roman"/>
        </w:rPr>
        <w:t>Users wishing to save a copy of the table with a different name (for reuse when switching between datsets) should instead enter the command:</w:t>
      </w:r>
    </w:p>
    <w:p w14:paraId="181AB32E" w14:textId="5358A076" w:rsidR="00546269" w:rsidRPr="00C44DC2" w:rsidRDefault="00546269" w:rsidP="00EC6890">
      <w:pPr>
        <w:tabs>
          <w:tab w:val="left" w:pos="1845"/>
        </w:tabs>
        <w:rPr>
          <w:rFonts w:ascii="Times New Roman" w:hAnsi="Times New Roman" w:cs="Times New Roman"/>
        </w:rPr>
      </w:pPr>
    </w:p>
    <w:p w14:paraId="0A10A3EA" w14:textId="4BBDDAC4" w:rsidR="00546269" w:rsidRPr="00C44DC2" w:rsidRDefault="00546269" w:rsidP="00EC6890">
      <w:pPr>
        <w:tabs>
          <w:tab w:val="left" w:pos="1845"/>
        </w:tabs>
        <w:rPr>
          <w:rFonts w:ascii="Times New Roman" w:hAnsi="Times New Roman" w:cs="Times New Roman"/>
        </w:rPr>
      </w:pPr>
      <w:r w:rsidRPr="00C44DC2">
        <w:rPr>
          <w:rFonts w:ascii="Times New Roman" w:hAnsi="Times New Roman" w:cs="Times New Roman"/>
        </w:rPr>
        <w:t>save(‘desired_table_name.mat’,’mat_file_info_table’);</w:t>
      </w:r>
    </w:p>
    <w:p w14:paraId="1B7DC6B3" w14:textId="77777777" w:rsidR="00873429" w:rsidRPr="00C44DC2" w:rsidRDefault="00873429" w:rsidP="00EC6890">
      <w:pPr>
        <w:tabs>
          <w:tab w:val="left" w:pos="1845"/>
        </w:tabs>
        <w:rPr>
          <w:rFonts w:ascii="Times New Roman" w:hAnsi="Times New Roman" w:cs="Times New Roman"/>
        </w:rPr>
      </w:pPr>
    </w:p>
    <w:p w14:paraId="5B99CC03" w14:textId="00D64879" w:rsidR="00873429" w:rsidRPr="00C44DC2" w:rsidRDefault="00873429"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51DFAC2" wp14:editId="2A720F30">
            <wp:extent cx="6334056" cy="2781300"/>
            <wp:effectExtent l="0" t="0" r="0" b="0"/>
            <wp:docPr id="10" name="Picture 10" descr="C:\Users\ch182645\Pictures\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182645\Pictures\k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4375" cy="2781440"/>
                    </a:xfrm>
                    <a:prstGeom prst="rect">
                      <a:avLst/>
                    </a:prstGeom>
                    <a:noFill/>
                    <a:ln>
                      <a:noFill/>
                    </a:ln>
                  </pic:spPr>
                </pic:pic>
              </a:graphicData>
            </a:graphic>
          </wp:inline>
        </w:drawing>
      </w:r>
    </w:p>
    <w:p w14:paraId="7857D319" w14:textId="77777777" w:rsidR="004C62B1" w:rsidRPr="00C44DC2" w:rsidRDefault="004C62B1" w:rsidP="00EC6890">
      <w:pPr>
        <w:tabs>
          <w:tab w:val="left" w:pos="1845"/>
        </w:tabs>
        <w:rPr>
          <w:rFonts w:ascii="Times New Roman" w:hAnsi="Times New Roman" w:cs="Times New Roman"/>
        </w:rPr>
      </w:pPr>
    </w:p>
    <w:p w14:paraId="60D64B17" w14:textId="480E63DB" w:rsidR="004C62B1" w:rsidRPr="00C44DC2" w:rsidRDefault="004C62B1" w:rsidP="00EC6890">
      <w:pPr>
        <w:tabs>
          <w:tab w:val="left" w:pos="1845"/>
        </w:tabs>
        <w:rPr>
          <w:rFonts w:ascii="Times New Roman" w:hAnsi="Times New Roman" w:cs="Times New Roman"/>
        </w:rPr>
      </w:pPr>
    </w:p>
    <w:p w14:paraId="6B19AE16" w14:textId="5338608D" w:rsidR="00873429" w:rsidRPr="00C44DC2" w:rsidRDefault="00873429" w:rsidP="00EC6890">
      <w:pPr>
        <w:tabs>
          <w:tab w:val="left" w:pos="1845"/>
        </w:tabs>
        <w:rPr>
          <w:rFonts w:ascii="Times New Roman" w:hAnsi="Times New Roman" w:cs="Times New Roman"/>
        </w:rPr>
      </w:pPr>
    </w:p>
    <w:p w14:paraId="34DCE40E" w14:textId="1925B6F8" w:rsidR="00873429" w:rsidRPr="00C44DC2" w:rsidRDefault="00873429" w:rsidP="00EC6890">
      <w:pPr>
        <w:tabs>
          <w:tab w:val="left" w:pos="1845"/>
        </w:tabs>
        <w:rPr>
          <w:rFonts w:ascii="Times New Roman" w:hAnsi="Times New Roman" w:cs="Times New Roman"/>
        </w:rPr>
      </w:pPr>
    </w:p>
    <w:p w14:paraId="56E8FF51" w14:textId="43979B3F" w:rsidR="00873429" w:rsidRPr="00C44DC2" w:rsidRDefault="00873429" w:rsidP="00EC6890">
      <w:pPr>
        <w:tabs>
          <w:tab w:val="left" w:pos="1845"/>
        </w:tabs>
        <w:rPr>
          <w:rFonts w:ascii="Times New Roman" w:hAnsi="Times New Roman" w:cs="Times New Roman"/>
        </w:rPr>
      </w:pPr>
    </w:p>
    <w:p w14:paraId="2C75C516" w14:textId="5179B210" w:rsidR="002B5C01" w:rsidRPr="00C44DC2" w:rsidRDefault="002B5C01" w:rsidP="00EC6890">
      <w:pPr>
        <w:tabs>
          <w:tab w:val="left" w:pos="1845"/>
        </w:tabs>
        <w:rPr>
          <w:rFonts w:ascii="Times New Roman" w:hAnsi="Times New Roman" w:cs="Times New Roman"/>
        </w:rPr>
      </w:pPr>
    </w:p>
    <w:p w14:paraId="67C25051" w14:textId="4E3BDBBD" w:rsidR="002B5C01" w:rsidRPr="00C44DC2" w:rsidRDefault="00FA7CB4" w:rsidP="00EC6890">
      <w:pPr>
        <w:tabs>
          <w:tab w:val="left" w:pos="1845"/>
        </w:tabs>
        <w:rPr>
          <w:rFonts w:ascii="Times New Roman" w:hAnsi="Times New Roman" w:cs="Times New Roman"/>
        </w:rPr>
        <w:sectPr w:rsidR="002B5C01" w:rsidRPr="00C44DC2" w:rsidSect="006C1B61">
          <w:pgSz w:w="12240" w:h="15840"/>
          <w:pgMar w:top="1440" w:right="1440" w:bottom="1440" w:left="994" w:header="720" w:footer="720" w:gutter="0"/>
          <w:cols w:space="720"/>
          <w:docGrid w:linePitch="360"/>
        </w:sect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in /reference_data/example_scripts   under generate_mat_file_info_table.m .  Users are encouraged to modify this script to generate this table for their own data. </w:t>
      </w:r>
    </w:p>
    <w:p w14:paraId="466EA33D" w14:textId="77777777" w:rsidR="002B5C01" w:rsidRPr="00C44DC2" w:rsidRDefault="00873429" w:rsidP="002B5C01">
      <w:pPr>
        <w:tabs>
          <w:tab w:val="left" w:pos="1845"/>
        </w:tabs>
        <w:rPr>
          <w:rFonts w:ascii="Times New Roman" w:hAnsi="Times New Roman" w:cs="Times New Roman"/>
        </w:rPr>
      </w:pPr>
      <w:r w:rsidRPr="00C44DC2">
        <w:rPr>
          <w:rFonts w:ascii="Times New Roman" w:hAnsi="Times New Roman" w:cs="Times New Roman"/>
        </w:rPr>
        <w:lastRenderedPageBreak/>
        <w:t>The EEG variable name for the example files is EEG_Segment1. The user will then set the source variables in the user inputs as below:</w:t>
      </w:r>
      <w:r w:rsidR="002B5C01" w:rsidRPr="00C44DC2">
        <w:rPr>
          <w:rFonts w:ascii="Times New Roman" w:hAnsi="Times New Roman" w:cs="Times New Roman"/>
          <w:noProof/>
        </w:rPr>
        <w:t xml:space="preserve"> </w:t>
      </w:r>
      <w:r w:rsidR="002B5C01" w:rsidRPr="00C44DC2">
        <w:rPr>
          <w:rFonts w:ascii="Times New Roman" w:hAnsi="Times New Roman" w:cs="Times New Roman"/>
          <w:noProof/>
        </w:rPr>
        <w:drawing>
          <wp:inline distT="0" distB="0" distL="0" distR="0" wp14:anchorId="17D784CF" wp14:editId="08F0E1D6">
            <wp:extent cx="6226810" cy="1809193"/>
            <wp:effectExtent l="0" t="0" r="2540" b="635"/>
            <wp:docPr id="12" name="Picture 12" descr="C:\Users\ch182645\Pictures\h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hh.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226810" cy="1809193"/>
                    </a:xfrm>
                    <a:prstGeom prst="rect">
                      <a:avLst/>
                    </a:prstGeom>
                    <a:noFill/>
                    <a:ln>
                      <a:noFill/>
                    </a:ln>
                  </pic:spPr>
                </pic:pic>
              </a:graphicData>
            </a:graphic>
          </wp:inline>
        </w:drawing>
      </w:r>
      <w:r w:rsidR="002B5C01" w:rsidRPr="00C44DC2">
        <w:rPr>
          <w:rFonts w:ascii="Times New Roman" w:hAnsi="Times New Roman" w:cs="Times New Roman"/>
        </w:rPr>
        <w:t xml:space="preserve"> </w:t>
      </w:r>
    </w:p>
    <w:p w14:paraId="4B720F83" w14:textId="77777777" w:rsidR="002B5C01" w:rsidRPr="00C44DC2" w:rsidRDefault="002B5C01" w:rsidP="002B5C01">
      <w:pPr>
        <w:tabs>
          <w:tab w:val="left" w:pos="1845"/>
        </w:tabs>
        <w:rPr>
          <w:rFonts w:ascii="Times New Roman" w:hAnsi="Times New Roman" w:cs="Times New Roman"/>
        </w:rPr>
      </w:pPr>
    </w:p>
    <w:p w14:paraId="6E549D51" w14:textId="5DB3CD73" w:rsidR="002B5C01" w:rsidRDefault="002B5C01" w:rsidP="00AD1D4E">
      <w:pPr>
        <w:tabs>
          <w:tab w:val="left" w:pos="1845"/>
        </w:tabs>
        <w:rPr>
          <w:rFonts w:ascii="Times New Roman" w:hAnsi="Times New Roman" w:cs="Times New Roman"/>
        </w:rPr>
      </w:pPr>
      <w:r w:rsidRPr="00C44DC2">
        <w:rPr>
          <w:rFonts w:ascii="Times New Roman" w:hAnsi="Times New Roman" w:cs="Times New Roman"/>
        </w:rPr>
        <w:t xml:space="preserve">The user can then set their other settings, navigate to the BEAPP directory in Matlab, and then enter </w:t>
      </w:r>
      <w:r w:rsidR="00244C0C" w:rsidRPr="00C44DC2">
        <w:rPr>
          <w:rFonts w:ascii="Times New Roman" w:hAnsi="Times New Roman" w:cs="Times New Roman"/>
        </w:rPr>
        <w:t>beapp_main to run the pipeline.</w:t>
      </w:r>
    </w:p>
    <w:p w14:paraId="55DDA82A" w14:textId="338948F9" w:rsidR="00DC69E9" w:rsidRDefault="00DC69E9" w:rsidP="00AD1D4E">
      <w:pPr>
        <w:tabs>
          <w:tab w:val="left" w:pos="1845"/>
        </w:tabs>
        <w:rPr>
          <w:rFonts w:ascii="Times New Roman" w:hAnsi="Times New Roman" w:cs="Times New Roman"/>
        </w:rPr>
      </w:pPr>
    </w:p>
    <w:p w14:paraId="34C139A5" w14:textId="581CFA40" w:rsidR="00DC69E9" w:rsidRPr="00C44DC2" w:rsidRDefault="00DC69E9" w:rsidP="00AD1D4E">
      <w:pPr>
        <w:tabs>
          <w:tab w:val="left" w:pos="1845"/>
        </w:tabs>
        <w:rPr>
          <w:rFonts w:ascii="Times New Roman" w:hAnsi="Times New Roman" w:cs="Times New Roman"/>
        </w:rPr>
      </w:pPr>
      <w:r>
        <w:rPr>
          <w:rFonts w:ascii="Times New Roman" w:hAnsi="Times New Roman" w:cs="Times New Roman"/>
        </w:rPr>
        <w:t>Note: Users wishing to generate a rerun_fselect_table can use the same process, selecting the rerun_fselect_table.mat file in the user_inputs, entering appropriate file information , and saving the table as a variable, rerun_fselect_table, inside rerun_fselect_table.mat. As with the mat_file_info_table, users may also save the table in an alternative location</w:t>
      </w:r>
      <w:r w:rsidR="00D745FC">
        <w:rPr>
          <w:rFonts w:ascii="Times New Roman" w:hAnsi="Times New Roman" w:cs="Times New Roman"/>
        </w:rPr>
        <w:t>.</w:t>
      </w:r>
      <w:r w:rsidR="004D71F2">
        <w:rPr>
          <w:rFonts w:ascii="Times New Roman" w:hAnsi="Times New Roman" w:cs="Times New Roman"/>
        </w:rPr>
        <w:t xml:space="preserve"> This can also be done for event -tagged data.</w:t>
      </w:r>
    </w:p>
    <w:p w14:paraId="7ED1B3F9" w14:textId="77777777" w:rsidR="00AF5C08" w:rsidRPr="00C44DC2" w:rsidRDefault="00AF5C08" w:rsidP="00AD1D4E">
      <w:pPr>
        <w:tabs>
          <w:tab w:val="left" w:pos="1845"/>
        </w:tabs>
        <w:rPr>
          <w:rFonts w:ascii="Times New Roman" w:hAnsi="Times New Roman" w:cs="Times New Roman"/>
        </w:rPr>
      </w:pP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6400D8A9" w14:textId="2DFF2294" w:rsidR="00AF5C08" w:rsidRPr="00C44DC2" w:rsidRDefault="00AF5C08" w:rsidP="00AF5C08">
      <w:pPr>
        <w:tabs>
          <w:tab w:val="left" w:pos="1845"/>
        </w:tabs>
        <w:rPr>
          <w:rFonts w:ascii="Times New Roman" w:hAnsi="Times New Roman" w:cs="Times New Roman"/>
          <w:b/>
          <w:sz w:val="32"/>
          <w:szCs w:val="32"/>
        </w:rPr>
      </w:pPr>
      <w:bookmarkStart w:id="10" w:name="Running_BEAPP_With_Differently_Structure"/>
      <w:r w:rsidRPr="00C44DC2">
        <w:rPr>
          <w:rFonts w:ascii="Times New Roman" w:hAnsi="Times New Roman" w:cs="Times New Roman"/>
          <w:b/>
          <w:sz w:val="32"/>
          <w:szCs w:val="32"/>
        </w:rPr>
        <w:lastRenderedPageBreak/>
        <w:t>Running BEAPP With Differently Structured Data</w:t>
      </w:r>
      <w:bookmarkEnd w:id="10"/>
    </w:p>
    <w:p w14:paraId="6D241DF8" w14:textId="77777777" w:rsidR="00AF5C08" w:rsidRPr="00C44DC2" w:rsidRDefault="00AF5C08" w:rsidP="00AF5C08">
      <w:pPr>
        <w:tabs>
          <w:tab w:val="left" w:pos="1845"/>
        </w:tabs>
        <w:rPr>
          <w:rFonts w:ascii="Times New Roman" w:hAnsi="Times New Roman" w:cs="Times New Roman"/>
          <w:b/>
          <w:sz w:val="32"/>
          <w:szCs w:val="32"/>
        </w:rPr>
      </w:pPr>
    </w:p>
    <w:p w14:paraId="0F84ABD5"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 xml:space="preserve">Running Standard Baseline Files </w:t>
      </w:r>
    </w:p>
    <w:p w14:paraId="6FC0B516" w14:textId="77777777" w:rsidR="00AF5C08" w:rsidRPr="00C44DC2" w:rsidRDefault="00AF5C08" w:rsidP="00AF5C0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baseline files that contain only baseline EEG data (e.g files that have had relevant sections pulled out in Netstation), set grp_proc_info.src_ data_type =1 in the user settings. If you have an MFF file where some epochs are entirely baseline and some are event related, you can also run the baseline epochs by setting grp_proc_info.src_data_type = 1 and selecting the desired epochs in </w:t>
      </w:r>
      <w:r w:rsidRPr="00C44DC2">
        <w:rPr>
          <w:rFonts w:ascii="Times New Roman" w:hAnsi="Times New Roman" w:cs="Times New Roman"/>
          <w:color w:val="000000"/>
        </w:rPr>
        <w:t xml:space="preserve">grp_proc_info.epoch_inds_to_process. </w:t>
      </w:r>
    </w:p>
    <w:p w14:paraId="4EEFFB5C" w14:textId="77777777" w:rsidR="00AF5C08" w:rsidRPr="00C44DC2" w:rsidRDefault="00AF5C08" w:rsidP="00AF5C08">
      <w:pPr>
        <w:tabs>
          <w:tab w:val="left" w:pos="1845"/>
        </w:tabs>
        <w:rPr>
          <w:rFonts w:ascii="Times New Roman" w:hAnsi="Times New Roman" w:cs="Times New Roman"/>
        </w:rPr>
      </w:pPr>
    </w:p>
    <w:p w14:paraId="678AE7B0" w14:textId="77777777" w:rsidR="00AF5C08" w:rsidRPr="00C44DC2" w:rsidRDefault="00AF5C08" w:rsidP="00AF5C08">
      <w:pPr>
        <w:tabs>
          <w:tab w:val="left" w:pos="1845"/>
        </w:tabs>
        <w:rPr>
          <w:rFonts w:ascii="Times New Roman" w:hAnsi="Times New Roman" w:cs="Times New Roman"/>
        </w:rPr>
      </w:pPr>
    </w:p>
    <w:p w14:paraId="56E74106"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Files That Contain Baseline Data Between Event Tags or Timepoints</w:t>
      </w:r>
    </w:p>
    <w:p w14:paraId="00B66737" w14:textId="77777777" w:rsidR="00AF5C08" w:rsidRPr="00C44DC2" w:rsidRDefault="00AF5C08" w:rsidP="00AF5C08">
      <w:pPr>
        <w:tabs>
          <w:tab w:val="left" w:pos="1845"/>
        </w:tabs>
        <w:rPr>
          <w:rFonts w:ascii="Times New Roman" w:hAnsi="Times New Roman" w:cs="Times New Roman"/>
        </w:rPr>
      </w:pPr>
      <w:r w:rsidRPr="00C44DC2">
        <w:rPr>
          <w:rFonts w:ascii="Times New Roman" w:hAnsi="Times New Roman" w:cs="Times New Roman"/>
        </w:rPr>
        <w:t>Beta: Functionality and instructions to come</w:t>
      </w:r>
    </w:p>
    <w:p w14:paraId="70A248E6" w14:textId="77777777" w:rsidR="00AF5C08" w:rsidRPr="00C44DC2" w:rsidRDefault="00AF5C08" w:rsidP="00AF5C08">
      <w:pPr>
        <w:tabs>
          <w:tab w:val="left" w:pos="1845"/>
        </w:tabs>
        <w:rPr>
          <w:rFonts w:ascii="Times New Roman" w:hAnsi="Times New Roman" w:cs="Times New Roman"/>
          <w:b/>
          <w:sz w:val="28"/>
          <w:szCs w:val="28"/>
        </w:rPr>
      </w:pPr>
    </w:p>
    <w:p w14:paraId="1CD387EF"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Files That Contain Alternating or Recurring Sections of Baseline Data (e.g. eyes open, eyes closed)</w:t>
      </w:r>
    </w:p>
    <w:p w14:paraId="7A129BE2" w14:textId="77777777" w:rsidR="00AF5C08" w:rsidRPr="00C44DC2" w:rsidRDefault="00AF5C08" w:rsidP="00AF5C08">
      <w:pPr>
        <w:tabs>
          <w:tab w:val="left" w:pos="1845"/>
        </w:tabs>
        <w:rPr>
          <w:rFonts w:ascii="Times New Roman" w:hAnsi="Times New Roman" w:cs="Times New Roman"/>
        </w:rPr>
      </w:pPr>
      <w:r w:rsidRPr="00C44DC2">
        <w:rPr>
          <w:rFonts w:ascii="Times New Roman" w:hAnsi="Times New Roman" w:cs="Times New Roman"/>
        </w:rPr>
        <w:t>Beta: Functionality and instructions to come</w:t>
      </w: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Files With Baseline Data With Time-Locked Information (e.g trial-based behavioral coding)</w:t>
      </w:r>
    </w:p>
    <w:p w14:paraId="105690E2" w14:textId="40375389" w:rsidR="00AF5C08" w:rsidRPr="00C44DC2" w:rsidRDefault="00607188" w:rsidP="00AD1D4E">
      <w:pPr>
        <w:tabs>
          <w:tab w:val="left" w:pos="1845"/>
        </w:tabs>
        <w:rPr>
          <w:rFonts w:ascii="Times New Roman" w:hAnsi="Times New Roman" w:cs="Times New Roman"/>
        </w:rPr>
        <w:sectPr w:rsidR="00AF5C08" w:rsidRPr="00C44DC2" w:rsidSect="002B5C01">
          <w:pgSz w:w="12240" w:h="15840"/>
          <w:pgMar w:top="1440" w:right="1440" w:bottom="1440" w:left="994" w:header="720" w:footer="720" w:gutter="0"/>
          <w:cols w:space="720"/>
          <w:docGrid w:linePitch="360"/>
        </w:sectPr>
      </w:pPr>
      <w:r>
        <w:rPr>
          <w:rFonts w:ascii="Times New Roman" w:hAnsi="Times New Roman" w:cs="Times New Roman"/>
        </w:rPr>
        <w:t xml:space="preserve">Data can be run as event-tagged, despite being baseline. See section on running event-tagged data below. </w:t>
      </w:r>
    </w:p>
    <w:p w14:paraId="0BF3FF08" w14:textId="1985EB21" w:rsidR="00C66F14" w:rsidRPr="00C44DC2" w:rsidRDefault="00AF16F1" w:rsidP="00AD1D4E">
      <w:pPr>
        <w:tabs>
          <w:tab w:val="left" w:pos="1845"/>
        </w:tabs>
        <w:rPr>
          <w:rFonts w:ascii="Times New Roman" w:hAnsi="Times New Roman" w:cs="Times New Roman"/>
          <w:b/>
          <w:sz w:val="28"/>
          <w:szCs w:val="28"/>
        </w:rPr>
      </w:pPr>
      <w:bookmarkStart w:id="11" w:name="Running_Event_Tagged_Data"/>
      <w:r w:rsidRPr="00C44DC2">
        <w:rPr>
          <w:rFonts w:ascii="Times New Roman" w:hAnsi="Times New Roman" w:cs="Times New Roman"/>
          <w:b/>
          <w:sz w:val="28"/>
          <w:szCs w:val="28"/>
        </w:rPr>
        <w:lastRenderedPageBreak/>
        <w:t>Running Event- Tagged</w:t>
      </w:r>
      <w:r w:rsidR="00C66F14" w:rsidRPr="00C44DC2">
        <w:rPr>
          <w:rFonts w:ascii="Times New Roman" w:hAnsi="Times New Roman" w:cs="Times New Roman"/>
          <w:b/>
          <w:sz w:val="28"/>
          <w:szCs w:val="28"/>
        </w:rPr>
        <w:t xml:space="preserve"> Data</w:t>
      </w:r>
    </w:p>
    <w:bookmarkEnd w:id="11"/>
    <w:p w14:paraId="403BEAFA" w14:textId="5D247F82" w:rsidR="00AE190B" w:rsidRPr="00C44DC2" w:rsidRDefault="003141D0" w:rsidP="00AD1D4E">
      <w:pPr>
        <w:tabs>
          <w:tab w:val="left" w:pos="1845"/>
        </w:tabs>
        <w:rPr>
          <w:rFonts w:ascii="Times New Roman" w:hAnsi="Times New Roman" w:cs="Times New Roman"/>
        </w:rPr>
      </w:pPr>
      <w:r w:rsidRPr="00C44DC2">
        <w:rPr>
          <w:rFonts w:ascii="Times New Roman" w:hAnsi="Times New Roman" w:cs="Times New Roman"/>
        </w:rPr>
        <w:t xml:space="preserve">To run </w:t>
      </w:r>
      <w:r w:rsidR="00225183" w:rsidRPr="00C44DC2">
        <w:rPr>
          <w:rFonts w:ascii="Times New Roman" w:hAnsi="Times New Roman" w:cs="Times New Roman"/>
        </w:rPr>
        <w:t xml:space="preserve">mff </w:t>
      </w:r>
      <w:r w:rsidR="00EE00AA" w:rsidRPr="00C44DC2">
        <w:rPr>
          <w:rFonts w:ascii="Times New Roman" w:hAnsi="Times New Roman" w:cs="Times New Roman"/>
        </w:rPr>
        <w:t>files containing event related data</w:t>
      </w:r>
      <w:r w:rsidRPr="00C44DC2">
        <w:rPr>
          <w:rFonts w:ascii="Times New Roman" w:hAnsi="Times New Roman" w:cs="Times New Roman"/>
        </w:rPr>
        <w:t>, set  grp_p</w:t>
      </w:r>
      <w:r w:rsidR="00EE00AA" w:rsidRPr="00C44DC2">
        <w:rPr>
          <w:rFonts w:ascii="Times New Roman" w:hAnsi="Times New Roman" w:cs="Times New Roman"/>
        </w:rPr>
        <w:t>roc_info.src_</w:t>
      </w:r>
      <w:r w:rsidRPr="00C44DC2">
        <w:rPr>
          <w:rFonts w:ascii="Times New Roman" w:hAnsi="Times New Roman" w:cs="Times New Roman"/>
        </w:rPr>
        <w:t>data_type = 2</w:t>
      </w:r>
      <w:r w:rsidR="00EE00AA" w:rsidRPr="00C44DC2">
        <w:rPr>
          <w:rFonts w:ascii="Times New Roman" w:hAnsi="Times New Roman" w:cs="Times New Roman"/>
        </w:rPr>
        <w:t>.</w:t>
      </w:r>
    </w:p>
    <w:p w14:paraId="21022D77" w14:textId="5241E7F2" w:rsidR="00EE00AA" w:rsidRPr="00C44DC2" w:rsidRDefault="00242AD2" w:rsidP="00AD1D4E">
      <w:pPr>
        <w:tabs>
          <w:tab w:val="left" w:pos="1845"/>
        </w:tabs>
        <w:rPr>
          <w:rFonts w:ascii="Times New Roman" w:hAnsi="Times New Roman" w:cs="Times New Roman"/>
        </w:rPr>
      </w:pPr>
      <w:r w:rsidRPr="00C44DC2">
        <w:rPr>
          <w:rFonts w:ascii="Times New Roman" w:hAnsi="Times New Roman" w:cs="Times New Roman"/>
        </w:rPr>
        <w:t>You’ll also</w:t>
      </w:r>
      <w:r w:rsidR="00EE00AA" w:rsidRPr="00C44DC2">
        <w:rPr>
          <w:rFonts w:ascii="Times New Roman" w:hAnsi="Times New Roman" w:cs="Times New Roman"/>
        </w:rPr>
        <w:t xml:space="preserve"> need to set stimulus onset, condition name, and condition cell number information for the events you’d like to analyze. The outputs for </w:t>
      </w:r>
      <w:r w:rsidR="00AB19DB" w:rsidRPr="00C44DC2">
        <w:rPr>
          <w:rFonts w:ascii="Times New Roman" w:hAnsi="Times New Roman" w:cs="Times New Roman"/>
        </w:rPr>
        <w:t xml:space="preserve"> each condition </w:t>
      </w:r>
      <w:r w:rsidR="00EE00AA" w:rsidRPr="00C44DC2">
        <w:rPr>
          <w:rFonts w:ascii="Times New Roman" w:hAnsi="Times New Roman" w:cs="Times New Roman"/>
        </w:rPr>
        <w:t xml:space="preserve">are separate, so the events don’t need to be from the same experiment, provided they’re in the same file. </w:t>
      </w:r>
      <w:r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sidR="001855AA" w:rsidRPr="00C44DC2">
        <w:rPr>
          <w:rFonts w:ascii="Times New Roman" w:hAnsi="Times New Roman" w:cs="Times New Roman"/>
        </w:rPr>
        <w:t>.</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0598CF92" w:rsidR="00404F0B" w:rsidRPr="00C44DC2"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7AEB0C56" w14:textId="77777777" w:rsidR="00404F0B" w:rsidRPr="00C44DC2" w:rsidRDefault="00404F0B" w:rsidP="00404F0B">
      <w:pPr>
        <w:tabs>
          <w:tab w:val="left" w:pos="1845"/>
        </w:tabs>
        <w:rPr>
          <w:rFonts w:ascii="Times New Roman" w:hAnsi="Times New Roman" w:cs="Times New Roman"/>
        </w:rPr>
      </w:pPr>
    </w:p>
    <w:tbl>
      <w:tblPr>
        <w:tblStyle w:val="TableGrid"/>
        <w:tblW w:w="9738" w:type="dxa"/>
        <w:tblLayout w:type="fixed"/>
        <w:tblLook w:val="04A0" w:firstRow="1" w:lastRow="0" w:firstColumn="1" w:lastColumn="0" w:noHBand="0" w:noVBand="1"/>
      </w:tblPr>
      <w:tblGrid>
        <w:gridCol w:w="3078"/>
        <w:gridCol w:w="3060"/>
        <w:gridCol w:w="1890"/>
        <w:gridCol w:w="1710"/>
      </w:tblGrid>
      <w:tr w:rsidR="003F10B0" w:rsidRPr="00C44DC2" w14:paraId="00DF55C2" w14:textId="77777777" w:rsidTr="006C1B61">
        <w:tc>
          <w:tcPr>
            <w:tcW w:w="3078" w:type="dxa"/>
          </w:tcPr>
          <w:p w14:paraId="26454956"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B1B3917"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E6A00D1"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10" w:type="dxa"/>
          </w:tcPr>
          <w:p w14:paraId="73AE4D7B"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F10B0" w:rsidRPr="00C44DC2" w14:paraId="4C07C200" w14:textId="77777777" w:rsidTr="006C1B61">
        <w:trPr>
          <w:trHeight w:val="958"/>
        </w:trPr>
        <w:tc>
          <w:tcPr>
            <w:tcW w:w="3078" w:type="dxa"/>
          </w:tcPr>
          <w:p w14:paraId="12E9A083"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win_start</w:t>
            </w:r>
          </w:p>
        </w:tc>
        <w:tc>
          <w:tcPr>
            <w:tcW w:w="3060" w:type="dxa"/>
          </w:tcPr>
          <w:p w14:paraId="27BF7B70"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890" w:type="dxa"/>
          </w:tcPr>
          <w:p w14:paraId="77EF3F5A" w14:textId="092B4468"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 .</w:t>
            </w:r>
            <w:r w:rsidR="00225183" w:rsidRPr="00C44DC2">
              <w:rPr>
                <w:rFonts w:ascii="Times New Roman" w:hAnsi="Times New Roman" w:cs="Times New Roman"/>
              </w:rPr>
              <w:t>2000</w:t>
            </w:r>
            <w:r w:rsidRPr="00C44DC2">
              <w:rPr>
                <w:rFonts w:ascii="Times New Roman" w:hAnsi="Times New Roman" w:cs="Times New Roman"/>
              </w:rPr>
              <w:t>;</w:t>
            </w:r>
          </w:p>
          <w:p w14:paraId="305E6914" w14:textId="04550872" w:rsidR="00404F0B" w:rsidRPr="00C44DC2" w:rsidRDefault="00404F0B" w:rsidP="00225183">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sidR="00225183" w:rsidRPr="00C44DC2">
              <w:rPr>
                <w:rFonts w:ascii="Times New Roman" w:hAnsi="Times New Roman" w:cs="Times New Roman"/>
              </w:rPr>
              <w:t>0</w:t>
            </w:r>
            <w:r w:rsidRPr="00C44DC2">
              <w:rPr>
                <w:rFonts w:ascii="Times New Roman" w:hAnsi="Times New Roman" w:cs="Times New Roman"/>
              </w:rPr>
              <w:t>.5;</w:t>
            </w:r>
          </w:p>
        </w:tc>
        <w:tc>
          <w:tcPr>
            <w:tcW w:w="1710" w:type="dxa"/>
          </w:tcPr>
          <w:p w14:paraId="30F1EC6C"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If advanced inputs not used, also used  for ITPC</w:t>
            </w:r>
          </w:p>
        </w:tc>
      </w:tr>
      <w:tr w:rsidR="003F10B0" w:rsidRPr="00C44DC2" w14:paraId="3CB36911" w14:textId="77777777" w:rsidTr="006C1B61">
        <w:tc>
          <w:tcPr>
            <w:tcW w:w="3078" w:type="dxa"/>
          </w:tcPr>
          <w:p w14:paraId="60AA60E0"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win_end</w:t>
            </w:r>
          </w:p>
        </w:tc>
        <w:tc>
          <w:tcPr>
            <w:tcW w:w="3060" w:type="dxa"/>
          </w:tcPr>
          <w:p w14:paraId="03535A47"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890" w:type="dxa"/>
          </w:tcPr>
          <w:p w14:paraId="2FBB14A9" w14:textId="4D31ADAB"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sidR="00225183" w:rsidRPr="00C44DC2">
              <w:rPr>
                <w:rFonts w:ascii="Times New Roman" w:hAnsi="Times New Roman" w:cs="Times New Roman"/>
              </w:rPr>
              <w:t>-0.1</w:t>
            </w:r>
          </w:p>
          <w:p w14:paraId="37145A15"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1;</w:t>
            </w:r>
          </w:p>
        </w:tc>
        <w:tc>
          <w:tcPr>
            <w:tcW w:w="1710" w:type="dxa"/>
          </w:tcPr>
          <w:p w14:paraId="22D0BB6F"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rPr>
              <w:t>If advanced inputs not used, also used  for ITPC</w:t>
            </w:r>
          </w:p>
        </w:tc>
      </w:tr>
      <w:tr w:rsidR="003F10B0" w:rsidRPr="00C44DC2" w14:paraId="0EF79B07" w14:textId="77777777" w:rsidTr="006C1B61">
        <w:tc>
          <w:tcPr>
            <w:tcW w:w="3078" w:type="dxa"/>
          </w:tcPr>
          <w:p w14:paraId="49D27F8D"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060" w:type="dxa"/>
          </w:tcPr>
          <w:p w14:paraId="2B741DEA"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1890" w:type="dxa"/>
          </w:tcPr>
          <w:p w14:paraId="20AC5DBF"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0F9523A9"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1710" w:type="dxa"/>
          </w:tcPr>
          <w:p w14:paraId="6785B181" w14:textId="77777777" w:rsidR="00404F0B" w:rsidRPr="00C44DC2" w:rsidRDefault="00404F0B" w:rsidP="005525CE">
            <w:pPr>
              <w:autoSpaceDE w:val="0"/>
              <w:autoSpaceDN w:val="0"/>
              <w:adjustRightInd w:val="0"/>
              <w:rPr>
                <w:rFonts w:ascii="Times New Roman" w:hAnsi="Times New Roman" w:cs="Times New Roman"/>
              </w:rPr>
            </w:pPr>
          </w:p>
        </w:tc>
      </w:tr>
      <w:tr w:rsidR="003F10B0" w:rsidRPr="00C44DC2" w14:paraId="62E61D63" w14:textId="77777777" w:rsidTr="006C1B61">
        <w:trPr>
          <w:trHeight w:val="620"/>
        </w:trPr>
        <w:tc>
          <w:tcPr>
            <w:tcW w:w="3078" w:type="dxa"/>
          </w:tcPr>
          <w:p w14:paraId="4C030401"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eprime_values.condition_names</w:t>
            </w:r>
          </w:p>
          <w:p w14:paraId="2ABD7780" w14:textId="77777777" w:rsidR="00404F0B" w:rsidRPr="00C44DC2" w:rsidRDefault="00404F0B" w:rsidP="005525CE">
            <w:pPr>
              <w:autoSpaceDE w:val="0"/>
              <w:autoSpaceDN w:val="0"/>
              <w:adjustRightInd w:val="0"/>
              <w:rPr>
                <w:rFonts w:ascii="Times New Roman" w:hAnsi="Times New Roman" w:cs="Times New Roman"/>
                <w:lang w:val="fr-FR"/>
              </w:rPr>
            </w:pPr>
          </w:p>
        </w:tc>
        <w:tc>
          <w:tcPr>
            <w:tcW w:w="3060" w:type="dxa"/>
          </w:tcPr>
          <w:p w14:paraId="419E3ADF"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1890" w:type="dxa"/>
          </w:tcPr>
          <w:p w14:paraId="6E4560E3"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10" w:type="dxa"/>
          </w:tcPr>
          <w:p w14:paraId="76A2E989" w14:textId="77777777" w:rsidR="00404F0B" w:rsidRPr="00C44DC2" w:rsidRDefault="00404F0B" w:rsidP="005525CE">
            <w:pPr>
              <w:rPr>
                <w:rFonts w:ascii="Times New Roman" w:hAnsi="Times New Roman" w:cs="Times New Roman"/>
              </w:rPr>
            </w:pPr>
            <w:r w:rsidRPr="00C44DC2">
              <w:rPr>
                <w:rFonts w:ascii="Times New Roman" w:hAnsi="Times New Roman" w:cs="Times New Roman"/>
              </w:rPr>
              <w:t>Order must match cell codes</w:t>
            </w:r>
          </w:p>
        </w:tc>
      </w:tr>
      <w:tr w:rsidR="003F10B0" w:rsidRPr="00C44DC2" w14:paraId="723D7A50" w14:textId="77777777" w:rsidTr="006C1B61">
        <w:trPr>
          <w:trHeight w:val="890"/>
        </w:trPr>
        <w:tc>
          <w:tcPr>
            <w:tcW w:w="3078" w:type="dxa"/>
          </w:tcPr>
          <w:p w14:paraId="6D503391" w14:textId="77777777" w:rsidR="00404F0B" w:rsidRPr="00C44DC2" w:rsidRDefault="00404F0B" w:rsidP="005525CE">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38D73418" w14:textId="77777777" w:rsidR="00404F0B" w:rsidRPr="00C44DC2" w:rsidRDefault="00404F0B" w:rsidP="005525CE">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32F63E48" w14:textId="77777777" w:rsidR="00404F0B" w:rsidRPr="00C44DC2" w:rsidRDefault="00404F0B" w:rsidP="005525CE">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3060" w:type="dxa"/>
          </w:tcPr>
          <w:p w14:paraId="2BC02786"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that correspond to a given condition for event tags. </w:t>
            </w:r>
          </w:p>
        </w:tc>
        <w:tc>
          <w:tcPr>
            <w:tcW w:w="1890" w:type="dxa"/>
          </w:tcPr>
          <w:p w14:paraId="05B91195"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27E422B3"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7613EEE3"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10" w:type="dxa"/>
          </w:tcPr>
          <w:p w14:paraId="75C06DB4" w14:textId="39B279F1" w:rsidR="00404F0B" w:rsidRPr="00C44DC2" w:rsidRDefault="00404F0B" w:rsidP="005525CE">
            <w:pPr>
              <w:rPr>
                <w:rFonts w:ascii="Times New Roman" w:hAnsi="Times New Roman" w:cs="Times New Roman"/>
              </w:rPr>
            </w:pPr>
          </w:p>
        </w:tc>
      </w:tr>
    </w:tbl>
    <w:p w14:paraId="0E3AA57B" w14:textId="14BB4FE5" w:rsidR="00404F0B" w:rsidRPr="00C44DC2" w:rsidRDefault="00404F0B" w:rsidP="00AD1D4E">
      <w:pPr>
        <w:tabs>
          <w:tab w:val="left" w:pos="1845"/>
        </w:tabs>
        <w:rPr>
          <w:rFonts w:ascii="Times New Roman" w:hAnsi="Times New Roman" w:cs="Times New Roman"/>
        </w:rPr>
      </w:pPr>
    </w:p>
    <w:p w14:paraId="79E02E24" w14:textId="459473E4" w:rsidR="00404F0B" w:rsidRPr="00C44DC2" w:rsidRDefault="00404F0B" w:rsidP="00404F0B">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vent_eprime_values.condition_names is the list of names you’d like to be given to events with the corresponding cell codes listed in grp_proc_info.beapp_event_eprime_values.event_codes. This list of names does not need to match whatever name was given in the E-Prime file</w:t>
      </w:r>
      <w:r w:rsidRPr="00C44DC2">
        <w:rPr>
          <w:rFonts w:ascii="Times New Roman" w:hAnsi="Times New Roman" w:cs="Times New Roman"/>
          <w:b/>
          <w:color w:val="000000"/>
        </w:rPr>
        <w:t>, but the order of the condition names and the cell names must match exactly.</w:t>
      </w:r>
      <w:r w:rsidRPr="00C44DC2">
        <w:rPr>
          <w:rFonts w:ascii="Times New Roman" w:hAnsi="Times New Roman" w:cs="Times New Roman"/>
          <w:color w:val="000000"/>
        </w:rPr>
        <w:t xml:space="preserve"> If the cell numbers used for each condition </w:t>
      </w:r>
      <w:r w:rsidR="00CB610E" w:rsidRPr="00C44DC2">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C44DC2">
        <w:rPr>
          <w:rFonts w:ascii="Times New Roman" w:hAnsi="Times New Roman" w:cs="Times New Roman"/>
          <w:b/>
          <w:color w:val="000000"/>
        </w:rPr>
        <w:t>BEAPP will choose the set of cell numbers that has the most overlap</w:t>
      </w:r>
      <w:r w:rsidR="00CB610E" w:rsidRPr="00C44DC2">
        <w:rPr>
          <w:rFonts w:ascii="Times New Roman" w:hAnsi="Times New Roman" w:cs="Times New Roman"/>
          <w:color w:val="000000"/>
        </w:rPr>
        <w:t xml:space="preserve"> with the contents of a file as the assumed condition information. </w:t>
      </w:r>
      <w:r w:rsidRPr="00C44DC2">
        <w:rPr>
          <w:rFonts w:ascii="Times New Roman" w:hAnsi="Times New Roman" w:cs="Times New Roman"/>
          <w:color w:val="000000"/>
        </w:rPr>
        <w:t xml:space="preserve">grp_proc_info.beapp_event_code_onset_strs should </w:t>
      </w:r>
      <w:r w:rsidRPr="00C44DC2">
        <w:rPr>
          <w:rFonts w:ascii="Times New Roman" w:hAnsi="Times New Roman" w:cs="Times New Roman"/>
          <w:color w:val="000000"/>
        </w:rPr>
        <w:lastRenderedPageBreak/>
        <w:t xml:space="preserve">include all possible stimulus onset tags for the conditions selected, but the order need not match the other inputs. </w:t>
      </w:r>
    </w:p>
    <w:p w14:paraId="56BFEEF8" w14:textId="1D9EA49D" w:rsidR="001855AA" w:rsidRPr="00C44DC2" w:rsidRDefault="001855AA" w:rsidP="00AD1D4E">
      <w:pPr>
        <w:tabs>
          <w:tab w:val="left" w:pos="1845"/>
        </w:tabs>
        <w:rPr>
          <w:rFonts w:ascii="Times New Roman" w:hAnsi="Times New Roman" w:cs="Times New Roman"/>
        </w:rPr>
      </w:pPr>
    </w:p>
    <w:p w14:paraId="6A1DD5B4" w14:textId="77777777" w:rsidR="00AF5C08" w:rsidRPr="00C44DC2" w:rsidRDefault="00AF5C08" w:rsidP="00AD1D4E">
      <w:pPr>
        <w:tabs>
          <w:tab w:val="left" w:pos="1845"/>
        </w:tabs>
        <w:rPr>
          <w:rFonts w:ascii="Times New Roman" w:hAnsi="Times New Roman" w:cs="Times New Roman"/>
        </w:rPr>
      </w:pPr>
    </w:p>
    <w:p w14:paraId="1F7D0773" w14:textId="458D9E32" w:rsidR="001C72D6" w:rsidRPr="00C44DC2" w:rsidRDefault="001C72D6" w:rsidP="001C72D6">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Event Related Data, continued:</w:t>
      </w:r>
    </w:p>
    <w:p w14:paraId="1BC256DA" w14:textId="3708D25B" w:rsidR="00997F55" w:rsidRPr="00C44DC2" w:rsidRDefault="00997F55" w:rsidP="00997F55">
      <w:pPr>
        <w:tabs>
          <w:tab w:val="left" w:pos="1845"/>
        </w:tabs>
        <w:rPr>
          <w:rFonts w:ascii="Times New Roman" w:hAnsi="Times New Roman" w:cs="Times New Roman"/>
          <w:b/>
        </w:rPr>
      </w:pPr>
      <w:r w:rsidRPr="00C44DC2">
        <w:rPr>
          <w:rFonts w:ascii="Times New Roman" w:hAnsi="Times New Roman" w:cs="Times New Roman"/>
          <w:b/>
        </w:rPr>
        <w:t>File Event Tag Offsets:</w:t>
      </w:r>
    </w:p>
    <w:p w14:paraId="19D3469F" w14:textId="18A0D439" w:rsidR="00997F55" w:rsidRPr="00C44DC2" w:rsidRDefault="00997F55" w:rsidP="00997F55">
      <w:pPr>
        <w:tabs>
          <w:tab w:val="left" w:pos="1845"/>
        </w:tabs>
        <w:rPr>
          <w:rFonts w:ascii="Times New Roman" w:hAnsi="Times New Roman" w:cs="Times New Roman"/>
        </w:rPr>
      </w:pPr>
    </w:p>
    <w:p w14:paraId="68BE5372" w14:textId="272C8743" w:rsidR="003449D9" w:rsidRPr="00C44DC2" w:rsidRDefault="005B2673" w:rsidP="009E7A38">
      <w:pPr>
        <w:tabs>
          <w:tab w:val="left" w:pos="1845"/>
        </w:tabs>
        <w:rPr>
          <w:rFonts w:ascii="Times New Roman" w:hAnsi="Times New Roman" w:cs="Times New Roman"/>
          <w:b/>
          <w:sz w:val="32"/>
          <w:szCs w:val="32"/>
        </w:rPr>
      </w:pPr>
      <w:r w:rsidRPr="00C44DC2">
        <w:rPr>
          <w:rFonts w:ascii="Times New Roman" w:hAnsi="Times New Roman" w:cs="Times New Roman"/>
        </w:rPr>
        <w:t xml:space="preserve">In order to adjust for timing offsets in event tagging in NetStation/E-Prime, </w:t>
      </w:r>
      <w:r w:rsidR="00B26D61" w:rsidRPr="00C44DC2">
        <w:rPr>
          <w:rFonts w:ascii="Times New Roman" w:hAnsi="Times New Roman" w:cs="Times New Roman"/>
        </w:rPr>
        <w:t>users have two options. If all files/events in the dataset have the same offset, the user may set grp_proc_info.event_tag_offsets to the offset in ms.</w:t>
      </w:r>
      <w:r w:rsidR="00062491" w:rsidRPr="00C44DC2">
        <w:rPr>
          <w:rFonts w:ascii="Times New Roman" w:hAnsi="Times New Roman" w:cs="Times New Roman"/>
        </w:rPr>
        <w:t xml:space="preserve"> This of</w:t>
      </w:r>
      <w:r w:rsidR="00554B33" w:rsidRPr="00C44DC2">
        <w:rPr>
          <w:rFonts w:ascii="Times New Roman" w:hAnsi="Times New Roman" w:cs="Times New Roman"/>
        </w:rPr>
        <w:t>fset will usually be positive (</w:t>
      </w:r>
      <w:r w:rsidR="00062491" w:rsidRPr="00C44DC2">
        <w:rPr>
          <w:rFonts w:ascii="Times New Roman" w:hAnsi="Times New Roman" w:cs="Times New Roman"/>
        </w:rPr>
        <w:t xml:space="preserve">ePrime offsets typically cause event markers to appear before a participant is actually presented with a stimulus due to </w:t>
      </w:r>
      <w:r w:rsidR="00554B33" w:rsidRPr="00C44DC2">
        <w:rPr>
          <w:rFonts w:ascii="Times New Roman" w:hAnsi="Times New Roman" w:cs="Times New Roman"/>
        </w:rPr>
        <w:t>delays caused by presentation hardware), but in some cases may be negative.</w:t>
      </w:r>
      <w:r w:rsidR="00B26D61" w:rsidRPr="00C44DC2">
        <w:rPr>
          <w:rFonts w:ascii="Times New Roman" w:hAnsi="Times New Roman" w:cs="Times New Roman"/>
        </w:rPr>
        <w:t xml:space="preserve"> </w:t>
      </w:r>
      <w:r w:rsidR="003449D9" w:rsidRPr="00C44DC2">
        <w:rPr>
          <w:rFonts w:ascii="Times New Roman" w:hAnsi="Times New Roman" w:cs="Times New Roman"/>
        </w:rPr>
        <w:t>If files have different offsets, users will need to set grp_proc_info.event_tag_offsets = ‘offset_table’, and then</w:t>
      </w:r>
      <w:r w:rsidR="009E7A38" w:rsidRPr="00C44DC2">
        <w:rPr>
          <w:rFonts w:ascii="Times New Roman" w:hAnsi="Times New Roman" w:cs="Times New Roman"/>
        </w:rPr>
        <w:t xml:space="preserve"> load and</w:t>
      </w:r>
      <w:r w:rsidR="003449D9" w:rsidRPr="00C44DC2">
        <w:rPr>
          <w:rFonts w:ascii="Times New Roman" w:hAnsi="Times New Roman" w:cs="Times New Roman"/>
        </w:rPr>
        <w:t xml:space="preserve"> fill out the mff_file_info_table in the user_inputs folder to include the file name and sampling rate for each mff file</w:t>
      </w:r>
      <w:r w:rsidR="009E7A38" w:rsidRPr="00C44DC2">
        <w:rPr>
          <w:rFonts w:ascii="Times New Roman" w:hAnsi="Times New Roman" w:cs="Times New Roman"/>
        </w:rPr>
        <w:t xml:space="preserve"> (for more detailed instructions on this process, see the example for the mat_file_info_table under .Mat exports in Running BEAPP with Different Source File Formats). After filling out the table, save only the mff_file_info_table variable to the mff_file_info_table.mat file in user_inputs (as shown in the .mat export example). </w:t>
      </w:r>
    </w:p>
    <w:p w14:paraId="24425394" w14:textId="7668A5BC" w:rsidR="000437FA" w:rsidRPr="00C44DC2" w:rsidRDefault="003449D9" w:rsidP="009E7A38">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42E502A8" wp14:editId="4B009338">
            <wp:extent cx="3267075" cy="4013835"/>
            <wp:effectExtent l="0" t="0" r="9525" b="5715"/>
            <wp:docPr id="3" name="Picture 3" descr="C:\Users\ch182645\Pictures\mff_file_info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mff_file_info_tab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80496" cy="4030324"/>
                    </a:xfrm>
                    <a:prstGeom prst="rect">
                      <a:avLst/>
                    </a:prstGeom>
                    <a:noFill/>
                    <a:ln>
                      <a:noFill/>
                    </a:ln>
                  </pic:spPr>
                </pic:pic>
              </a:graphicData>
            </a:graphic>
          </wp:inline>
        </w:drawing>
      </w:r>
    </w:p>
    <w:p w14:paraId="27AB0872" w14:textId="77777777" w:rsidR="009E7A38" w:rsidRPr="00C44DC2" w:rsidRDefault="009E7A38" w:rsidP="009E7A38">
      <w:pPr>
        <w:autoSpaceDE w:val="0"/>
        <w:autoSpaceDN w:val="0"/>
        <w:adjustRightInd w:val="0"/>
        <w:jc w:val="center"/>
        <w:rPr>
          <w:rFonts w:ascii="Times New Roman" w:hAnsi="Times New Roman" w:cs="Times New Roman"/>
        </w:rPr>
      </w:pPr>
    </w:p>
    <w:p w14:paraId="64F2DF30" w14:textId="1F276164" w:rsidR="003449D9" w:rsidRDefault="003449D9" w:rsidP="003449D9">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An example script for generating this table automatically can be found in /r</w:t>
      </w:r>
      <w:r w:rsidR="00607188">
        <w:rPr>
          <w:rFonts w:ascii="Times New Roman" w:hAnsi="Times New Roman" w:cs="Times New Roman"/>
        </w:rPr>
        <w:t xml:space="preserve">eference_data/example_scripts </w:t>
      </w:r>
      <w:r w:rsidRPr="00C44DC2">
        <w:rPr>
          <w:rFonts w:ascii="Times New Roman" w:hAnsi="Times New Roman" w:cs="Times New Roman"/>
        </w:rPr>
        <w:t>under generate_mff</w:t>
      </w:r>
      <w:r w:rsidR="009E7A38" w:rsidRPr="00C44DC2">
        <w:rPr>
          <w:rFonts w:ascii="Times New Roman" w:hAnsi="Times New Roman" w:cs="Times New Roman"/>
        </w:rPr>
        <w:t xml:space="preserve">_file_info_table.m . </w:t>
      </w:r>
      <w:r w:rsidRPr="00C44DC2">
        <w:rPr>
          <w:rFonts w:ascii="Times New Roman" w:hAnsi="Times New Roman" w:cs="Times New Roman"/>
        </w:rPr>
        <w:t>Users are encouraged to modify this script to generate this t</w:t>
      </w:r>
      <w:r w:rsidR="009E7A38" w:rsidRPr="00C44DC2">
        <w:rPr>
          <w:rFonts w:ascii="Times New Roman" w:hAnsi="Times New Roman" w:cs="Times New Roman"/>
        </w:rPr>
        <w:t xml:space="preserve">able for their own data. </w:t>
      </w:r>
    </w:p>
    <w:p w14:paraId="06394F62" w14:textId="261E24ED" w:rsidR="004D71F2" w:rsidRDefault="004D71F2" w:rsidP="003449D9">
      <w:pPr>
        <w:tabs>
          <w:tab w:val="left" w:pos="1845"/>
        </w:tabs>
        <w:rPr>
          <w:rFonts w:ascii="Times New Roman" w:hAnsi="Times New Roman" w:cs="Times New Roman"/>
        </w:rPr>
      </w:pPr>
    </w:p>
    <w:p w14:paraId="6D7B5529" w14:textId="37505C73" w:rsidR="004D71F2" w:rsidRPr="00C44DC2" w:rsidRDefault="004D71F2" w:rsidP="003449D9">
      <w:pPr>
        <w:tabs>
          <w:tab w:val="left" w:pos="1845"/>
        </w:tabs>
        <w:rPr>
          <w:rFonts w:ascii="Times New Roman" w:hAnsi="Times New Roman" w:cs="Times New Roman"/>
        </w:rPr>
        <w:sectPr w:rsidR="004D71F2" w:rsidRPr="00C44DC2" w:rsidSect="006C1B61">
          <w:pgSz w:w="12240" w:h="15840"/>
          <w:pgMar w:top="1440" w:right="1440" w:bottom="1440" w:left="994" w:header="720" w:footer="720" w:gutter="0"/>
          <w:cols w:space="720"/>
          <w:docGrid w:linePitch="360"/>
        </w:sectPr>
      </w:pPr>
    </w:p>
    <w:p w14:paraId="5EA0E53A" w14:textId="423832DA" w:rsidR="00B94FD8" w:rsidRPr="00C44DC2" w:rsidRDefault="00823B68" w:rsidP="00AD1D4E">
      <w:pPr>
        <w:tabs>
          <w:tab w:val="left" w:pos="1845"/>
        </w:tabs>
        <w:rPr>
          <w:rFonts w:ascii="Times New Roman" w:hAnsi="Times New Roman" w:cs="Times New Roman"/>
          <w:b/>
        </w:rPr>
      </w:pPr>
      <w:r w:rsidRPr="00C44DC2">
        <w:rPr>
          <w:rFonts w:ascii="Times New Roman" w:hAnsi="Times New Roman" w:cs="Times New Roman"/>
          <w:b/>
        </w:rPr>
        <w:lastRenderedPageBreak/>
        <w:t>Notes for Event Processing in BEAPP</w:t>
      </w:r>
      <w:r w:rsidR="00B94FD8" w:rsidRPr="00C44DC2">
        <w:rPr>
          <w:rFonts w:ascii="Times New Roman" w:hAnsi="Times New Roman" w:cs="Times New Roman"/>
          <w:b/>
        </w:rPr>
        <w:t>:</w:t>
      </w:r>
    </w:p>
    <w:p w14:paraId="74B9976D" w14:textId="384469D1" w:rsidR="00B94FD8" w:rsidRPr="00C44DC2" w:rsidRDefault="00A806BB" w:rsidP="008D4FA7">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Event offsets are set during format, and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AD1D4E">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AD1D4E">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B94FD8">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Information about the events within a file can be found in file_proc_info.evt_info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B94FD8">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5744E36F" w14:textId="02F48560" w:rsidR="00A92EDB" w:rsidRPr="00C44DC2" w:rsidRDefault="00A92EDB" w:rsidP="00A92EDB">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Beta: At present, BEAPP does not have the option to have one condition designated by different cell numbers, although there are workarounds if needed </w:t>
      </w:r>
    </w:p>
    <w:p w14:paraId="6EAE8E4F" w14:textId="239BBF2B" w:rsidR="00A92EDB" w:rsidRPr="00C44DC2" w:rsidRDefault="00A92EDB" w:rsidP="00A92EDB">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Beta: At present, BEAPP can only run event related data from EGI MFF files collected with E-Prime. </w:t>
      </w:r>
    </w:p>
    <w:p w14:paraId="36D50310" w14:textId="77777777" w:rsidR="008D4FA7" w:rsidRPr="00C44DC2" w:rsidRDefault="008D4FA7" w:rsidP="00AD1D4E">
      <w:pPr>
        <w:tabs>
          <w:tab w:val="left" w:pos="1845"/>
        </w:tabs>
        <w:rPr>
          <w:rFonts w:ascii="Times New Roman" w:hAnsi="Times New Roman" w:cs="Times New Roman"/>
        </w:rPr>
      </w:pPr>
    </w:p>
    <w:p w14:paraId="492763A7" w14:textId="237D63C6" w:rsidR="001855AA" w:rsidRPr="00C44DC2" w:rsidRDefault="00115B29" w:rsidP="00AD1D4E">
      <w:pPr>
        <w:tabs>
          <w:tab w:val="left" w:pos="1845"/>
        </w:tabs>
        <w:rPr>
          <w:rFonts w:ascii="Times New Roman" w:hAnsi="Times New Roman" w:cs="Times New Roman"/>
          <w:b/>
        </w:rPr>
      </w:pPr>
      <w:r w:rsidRPr="00C44DC2">
        <w:rPr>
          <w:rFonts w:ascii="Times New Roman" w:hAnsi="Times New Roman" w:cs="Times New Roman"/>
          <w:b/>
        </w:rPr>
        <w:t xml:space="preserve">Examples of </w:t>
      </w:r>
      <w:r w:rsidR="00AF16F1" w:rsidRPr="00C44DC2">
        <w:rPr>
          <w:rFonts w:ascii="Times New Roman" w:hAnsi="Times New Roman" w:cs="Times New Roman"/>
          <w:b/>
        </w:rPr>
        <w:t xml:space="preserve">Event </w:t>
      </w:r>
      <w:r w:rsidR="00BC468B" w:rsidRPr="00C44DC2">
        <w:rPr>
          <w:rFonts w:ascii="Times New Roman" w:hAnsi="Times New Roman" w:cs="Times New Roman"/>
          <w:b/>
        </w:rPr>
        <w:t>Related</w:t>
      </w:r>
      <w:r w:rsidRPr="00C44DC2">
        <w:rPr>
          <w:rFonts w:ascii="Times New Roman" w:hAnsi="Times New Roman" w:cs="Times New Roman"/>
          <w:b/>
        </w:rPr>
        <w:t xml:space="preserve"> User Settings:</w:t>
      </w:r>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stm+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lastRenderedPageBreak/>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r w:rsidR="00480A4E" w:rsidRPr="00C44DC2">
        <w:rPr>
          <w:rFonts w:ascii="Times New Roman" w:hAnsi="Times New Roman" w:cs="Times New Roman"/>
        </w:rPr>
        <w:t xml:space="preserve">mn and ct,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AE4380">
      <w:pPr>
        <w:tabs>
          <w:tab w:val="left" w:pos="1845"/>
        </w:tabs>
        <w:rPr>
          <w:rFonts w:ascii="Times New Roman" w:hAnsi="Times New Roman" w:cs="Times New Roman"/>
          <w:b/>
        </w:rPr>
      </w:pPr>
      <w:r w:rsidRPr="00C44DC2">
        <w:rPr>
          <w:rFonts w:ascii="Times New Roman" w:hAnsi="Times New Roman" w:cs="Times New Roman"/>
          <w:b/>
        </w:rPr>
        <w:t>Behavioral Coding Information</w:t>
      </w:r>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file_proc_info.evt_info</w:t>
      </w:r>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52705198"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not true in BEAPP Beta).</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ehavioral_coding.events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havioral_coding.keys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 xml:space="preserve">{'badt'};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badtf’,’badth’};</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havioral_coding.bad_value</w:t>
            </w:r>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w:t>
            </w:r>
            <w:r w:rsidR="004F039E" w:rsidRPr="00C44DC2">
              <w:rPr>
                <w:rFonts w:ascii="Times New Roman" w:hAnsi="Times New Roman" w:cs="Times New Roman"/>
                <w:color w:val="000000"/>
              </w:rPr>
              <w:t>{</w:t>
            </w:r>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44909743"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t>Behavioral Coding Information, continued:</w:t>
      </w:r>
    </w:p>
    <w:p w14:paraId="3166089F" w14:textId="77777777" w:rsidR="005C6A62" w:rsidRPr="00C44DC2" w:rsidRDefault="005C6A62" w:rsidP="002B1AA9">
      <w:pPr>
        <w:tabs>
          <w:tab w:val="left" w:pos="1845"/>
        </w:tabs>
        <w:rPr>
          <w:rFonts w:ascii="Times New Roman" w:hAnsi="Times New Roman" w:cs="Times New Roman"/>
        </w:rPr>
      </w:pP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badt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eyeb, head, and eyec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lastRenderedPageBreak/>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AE4380">
      <w:pPr>
        <w:tabs>
          <w:tab w:val="left" w:pos="1845"/>
        </w:tabs>
        <w:rPr>
          <w:rFonts w:ascii="Times New Roman" w:hAnsi="Times New Roman" w:cs="Times New Roman"/>
          <w:b/>
        </w:rPr>
      </w:pPr>
      <w:r w:rsidRPr="00C44DC2">
        <w:rPr>
          <w:rFonts w:ascii="Times New Roman" w:hAnsi="Times New Roman" w:cs="Times New Roman"/>
          <w:b/>
        </w:rPr>
        <w:t>DIN Tag Information</w:t>
      </w:r>
    </w:p>
    <w:p w14:paraId="5C2C3AB0" w14:textId="79AD71C3" w:rsidR="00DF4E1F" w:rsidRPr="00C44DC2" w:rsidRDefault="00554B33" w:rsidP="00DF4E1F">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p>
    <w:p w14:paraId="6AA89435" w14:textId="77777777" w:rsidR="00DF4E1F" w:rsidRPr="00C44DC2" w:rsidRDefault="00DF4E1F">
      <w:pPr>
        <w:rPr>
          <w:rFonts w:ascii="Times New Roman" w:hAnsi="Times New Roman" w:cs="Times New Roman"/>
        </w:rPr>
      </w:pPr>
      <w:r w:rsidRPr="00C44DC2">
        <w:rPr>
          <w:rFonts w:ascii="Times New Roman" w:hAnsi="Times New Roman" w:cs="Times New Roman"/>
        </w:rPr>
        <w:br w:type="page"/>
      </w:r>
    </w:p>
    <w:p w14:paraId="0E63CA7D" w14:textId="7DA2BD0E" w:rsidR="006A4F4B" w:rsidRPr="00C44DC2" w:rsidRDefault="006A4F4B" w:rsidP="006C1B61">
      <w:pPr>
        <w:tabs>
          <w:tab w:val="left" w:pos="1845"/>
        </w:tabs>
        <w:rPr>
          <w:rFonts w:ascii="Times New Roman" w:hAnsi="Times New Roman" w:cs="Times New Roman"/>
          <w:b/>
          <w:sz w:val="32"/>
          <w:szCs w:val="32"/>
        </w:rPr>
      </w:pPr>
      <w:bookmarkStart w:id="12" w:name="BEAPP_Net_Library"/>
      <w:r w:rsidRPr="00C44DC2">
        <w:rPr>
          <w:rFonts w:ascii="Times New Roman" w:hAnsi="Times New Roman" w:cs="Times New Roman"/>
          <w:b/>
          <w:sz w:val="32"/>
          <w:szCs w:val="32"/>
        </w:rPr>
        <w:lastRenderedPageBreak/>
        <w:t>BEAPP Net Library</w:t>
      </w:r>
    </w:p>
    <w:bookmarkEnd w:id="12"/>
    <w:p w14:paraId="255BE69E" w14:textId="77777777"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by opening the catalog. This is done by double clicking the net_library_options_table.mat file in the reference_data folder from the Matlab viewer, and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6B78F2DB"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In the net library catalog, the Net_Full_Nam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Netstation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mat_file_info_table. </w:t>
      </w:r>
      <w:r w:rsidRPr="00C44DC2">
        <w:rPr>
          <w:rFonts w:ascii="Times New Roman" w:hAnsi="Times New Roman" w:cs="Times New Roman"/>
        </w:rPr>
        <w:t xml:space="preserve">The Net_Variable_Name is a user-defined abbreviation. If for some reason the same net can have different names in your source files, you can add multiple listings for the net with different Net_Full_Names, but the same Net_Variable_Nam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Adding New Nets to the BEAPP Library</w:t>
      </w:r>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121FCAD6" w14:textId="6C2D4221" w:rsidR="00563F4A" w:rsidRPr="00C44DC2" w:rsidRDefault="00563F4A" w:rsidP="00563F4A">
      <w:pPr>
        <w:tabs>
          <w:tab w:val="left" w:pos="1845"/>
        </w:tabs>
        <w:rPr>
          <w:rFonts w:ascii="Times New Roman" w:hAnsi="Times New Roman" w:cs="Times New Roman"/>
          <w:b/>
        </w:rPr>
      </w:pPr>
      <w:r w:rsidRPr="00C44DC2">
        <w:rPr>
          <w:rFonts w:ascii="Times New Roman" w:hAnsi="Times New Roman" w:cs="Times New Roman"/>
          <w:b/>
        </w:rPr>
        <w:t>Adding New Nets to Library During a Run (not recommended):</w:t>
      </w:r>
    </w:p>
    <w:p w14:paraId="68B536CD" w14:textId="28734B55" w:rsidR="00563F4A" w:rsidRPr="00C44DC2" w:rsidRDefault="00563F4A" w:rsidP="00563F4A">
      <w:pPr>
        <w:tabs>
          <w:tab w:val="left" w:pos="1845"/>
        </w:tabs>
        <w:rPr>
          <w:rFonts w:ascii="Times New Roman" w:hAnsi="Times New Roman" w:cs="Times New Roman"/>
        </w:rPr>
      </w:pPr>
      <w:r w:rsidRPr="00C44DC2">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1A301390" w14:textId="6A1DC708" w:rsidR="006A4F4B" w:rsidRPr="00C44DC2" w:rsidRDefault="006A4F4B" w:rsidP="006A4F4B">
      <w:pPr>
        <w:tabs>
          <w:tab w:val="left" w:pos="1845"/>
        </w:tabs>
        <w:rPr>
          <w:rFonts w:ascii="Times New Roman" w:hAnsi="Times New Roman" w:cs="Times New Roman"/>
        </w:rPr>
      </w:pPr>
    </w:p>
    <w:p w14:paraId="416B35AF" w14:textId="1E6C2CE5" w:rsidR="006A4F4B" w:rsidRPr="00C44DC2" w:rsidRDefault="00563F4A" w:rsidP="006A4F4B">
      <w:pPr>
        <w:tabs>
          <w:tab w:val="left" w:pos="1845"/>
        </w:tabs>
        <w:rPr>
          <w:rFonts w:ascii="Times New Roman" w:hAnsi="Times New Roman" w:cs="Times New Roman"/>
          <w:b/>
        </w:rPr>
      </w:pPr>
      <w:r w:rsidRPr="00C44DC2">
        <w:rPr>
          <w:rFonts w:ascii="Times New Roman" w:hAnsi="Times New Roman" w:cs="Times New Roman"/>
          <w:b/>
        </w:rPr>
        <w:t xml:space="preserve">Adding New Nets to Library </w:t>
      </w:r>
      <w:r w:rsidR="00921907" w:rsidRPr="00C44DC2">
        <w:rPr>
          <w:rFonts w:ascii="Times New Roman" w:hAnsi="Times New Roman" w:cs="Times New Roman"/>
          <w:b/>
        </w:rPr>
        <w:t>At</w:t>
      </w:r>
      <w:r w:rsidR="006A4F4B" w:rsidRPr="00C44DC2">
        <w:rPr>
          <w:rFonts w:ascii="Times New Roman" w:hAnsi="Times New Roman" w:cs="Times New Roman"/>
          <w:b/>
        </w:rPr>
        <w:t xml:space="preserve"> Run </w:t>
      </w:r>
      <w:r w:rsidR="00921907" w:rsidRPr="00C44DC2">
        <w:rPr>
          <w:rFonts w:ascii="Times New Roman" w:hAnsi="Times New Roman" w:cs="Times New Roman"/>
          <w:b/>
        </w:rPr>
        <w:t xml:space="preserve">Start </w:t>
      </w:r>
      <w:r w:rsidR="006A4F4B" w:rsidRPr="00C44DC2">
        <w:rPr>
          <w:rFonts w:ascii="Times New Roman" w:hAnsi="Times New Roman" w:cs="Times New Roman"/>
          <w:b/>
        </w:rPr>
        <w:t>(recommended)</w:t>
      </w:r>
      <w:r w:rsidR="00DB373C" w:rsidRPr="00C44DC2">
        <w:rPr>
          <w:rFonts w:ascii="Times New Roman" w:hAnsi="Times New Roman" w:cs="Times New Roman"/>
          <w:b/>
        </w:rPr>
        <w:t>:</w:t>
      </w:r>
    </w:p>
    <w:p w14:paraId="4036DA6F" w14:textId="77777777" w:rsidR="00DB373C" w:rsidRPr="00C44DC2" w:rsidRDefault="006A4F4B"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To add a new net before a run, you will need the exact names of the nets you would like to add as it is listed in the source files. </w:t>
      </w:r>
      <w:r w:rsidR="00921907" w:rsidRPr="00C44DC2">
        <w:rPr>
          <w:rFonts w:ascii="Times New Roman" w:hAnsi="Times New Roman" w:cs="Times New Roman"/>
        </w:rPr>
        <w:t>En</w:t>
      </w:r>
      <w:r w:rsidR="006244FA" w:rsidRPr="00C44DC2">
        <w:rPr>
          <w:rFonts w:ascii="Times New Roman" w:hAnsi="Times New Roman" w:cs="Times New Roman"/>
        </w:rPr>
        <w:t xml:space="preserve">ter the </w:t>
      </w:r>
      <w:r w:rsidR="00921907" w:rsidRPr="00C44DC2">
        <w:rPr>
          <w:rFonts w:ascii="Times New Roman" w:hAnsi="Times New Roman" w:cs="Times New Roman"/>
        </w:rPr>
        <w:t>list of nets</w:t>
      </w:r>
      <w:r w:rsidR="006244FA" w:rsidRPr="00C44DC2">
        <w:rPr>
          <w:rFonts w:ascii="Times New Roman" w:hAnsi="Times New Roman" w:cs="Times New Roman"/>
        </w:rPr>
        <w:t xml:space="preserve"> in the dataset (all, whether they are in the library or not) </w:t>
      </w:r>
      <w:r w:rsidR="00921907" w:rsidRPr="00C44DC2">
        <w:rPr>
          <w:rFonts w:ascii="Times New Roman" w:hAnsi="Times New Roman" w:cs="Times New Roman"/>
        </w:rPr>
        <w:t xml:space="preserve"> into the </w:t>
      </w:r>
      <w:r w:rsidR="006244FA" w:rsidRPr="00C44DC2">
        <w:rPr>
          <w:rFonts w:ascii="Times New Roman" w:hAnsi="Times New Roman" w:cs="Times New Roman"/>
        </w:rPr>
        <w:t>grp_proc_info.src_unique_nets variable in the user inputs. For example if you’d like to add an EGI HCGSN 129 channel net and an EGI GSN 65 channel net to your library, but have already added 2 Biosemi nets that are also present in your dataset, you would set  grp_proc_info.src_unique_nets = {'HydroCel GSN 128 1.0', 'Biosemi 32', 'Biosemi 128'</w:t>
      </w:r>
      <w:r w:rsidR="00FB6E26" w:rsidRPr="00C44DC2">
        <w:rPr>
          <w:rFonts w:ascii="Times New Roman" w:hAnsi="Times New Roman" w:cs="Times New Roman"/>
        </w:rPr>
        <w:t>, ‘Geodesic Sensor Net 64 2.0’</w:t>
      </w:r>
      <w:r w:rsidR="006244FA" w:rsidRPr="00C44DC2">
        <w:rPr>
          <w:rFonts w:ascii="Times New Roman" w:hAnsi="Times New Roman" w:cs="Times New Roman"/>
        </w:rPr>
        <w:t xml:space="preserve">};  in the user inputs. </w:t>
      </w:r>
    </w:p>
    <w:p w14:paraId="64068082" w14:textId="77777777" w:rsidR="00DB373C" w:rsidRPr="00C44DC2" w:rsidRDefault="00DB373C" w:rsidP="006244FA">
      <w:pPr>
        <w:autoSpaceDE w:val="0"/>
        <w:autoSpaceDN w:val="0"/>
        <w:adjustRightInd w:val="0"/>
        <w:rPr>
          <w:rFonts w:ascii="Times New Roman" w:hAnsi="Times New Roman" w:cs="Times New Roman"/>
        </w:rPr>
      </w:pPr>
    </w:p>
    <w:p w14:paraId="12187DA5" w14:textId="0D9C8277" w:rsidR="00563F4A" w:rsidRPr="00C44DC2" w:rsidRDefault="00563F4A" w:rsidP="00DB373C">
      <w:pPr>
        <w:tabs>
          <w:tab w:val="left" w:pos="1845"/>
        </w:tabs>
        <w:rPr>
          <w:rFonts w:ascii="Times New Roman" w:hAnsi="Times New Roman" w:cs="Times New Roman"/>
        </w:rPr>
      </w:pPr>
    </w:p>
    <w:p w14:paraId="4845CCF9" w14:textId="77777777" w:rsidR="00563F4A" w:rsidRPr="00C44DC2" w:rsidRDefault="00563F4A" w:rsidP="00DB373C">
      <w:pPr>
        <w:tabs>
          <w:tab w:val="left" w:pos="1845"/>
        </w:tabs>
        <w:rPr>
          <w:rFonts w:ascii="Times New Roman" w:hAnsi="Times New Roman" w:cs="Times New Roman"/>
          <w:b/>
        </w:rPr>
      </w:pPr>
    </w:p>
    <w:p w14:paraId="0D1DC4FE" w14:textId="50723B5B" w:rsidR="00DB373C" w:rsidRPr="00C44DC2" w:rsidRDefault="00DB373C" w:rsidP="00DB373C">
      <w:pPr>
        <w:tabs>
          <w:tab w:val="left" w:pos="1845"/>
        </w:tabs>
        <w:rPr>
          <w:rFonts w:ascii="Times New Roman" w:hAnsi="Times New Roman" w:cs="Times New Roman"/>
          <w:b/>
        </w:rPr>
      </w:pPr>
      <w:r w:rsidRPr="00C44DC2">
        <w:rPr>
          <w:rFonts w:ascii="Times New Roman" w:hAnsi="Times New Roman" w:cs="Times New Roman"/>
          <w:b/>
        </w:rPr>
        <w:t>Adding</w:t>
      </w:r>
      <w:r w:rsidR="00563F4A" w:rsidRPr="00C44DC2">
        <w:rPr>
          <w:rFonts w:ascii="Times New Roman" w:hAnsi="Times New Roman" w:cs="Times New Roman"/>
          <w:b/>
        </w:rPr>
        <w:t xml:space="preserve"> New</w:t>
      </w:r>
      <w:r w:rsidRPr="00C44DC2">
        <w:rPr>
          <w:rFonts w:ascii="Times New Roman" w:hAnsi="Times New Roman" w:cs="Times New Roman"/>
          <w:b/>
        </w:rPr>
        <w:t xml:space="preserve"> Nets </w:t>
      </w:r>
      <w:r w:rsidR="00563F4A" w:rsidRPr="00C44DC2">
        <w:rPr>
          <w:rFonts w:ascii="Times New Roman" w:hAnsi="Times New Roman" w:cs="Times New Roman"/>
          <w:b/>
        </w:rPr>
        <w:t xml:space="preserve">to Library </w:t>
      </w:r>
      <w:r w:rsidRPr="00C44DC2">
        <w:rPr>
          <w:rFonts w:ascii="Times New Roman" w:hAnsi="Times New Roman" w:cs="Times New Roman"/>
          <w:b/>
        </w:rPr>
        <w:t>At Run Start, continued:</w:t>
      </w:r>
    </w:p>
    <w:p w14:paraId="4B60AACC" w14:textId="1ECB95CD" w:rsidR="006244FA" w:rsidRPr="00C44DC2" w:rsidRDefault="006244F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Once you run beapp_main, BEAPP will automatically prompt you to </w:t>
      </w:r>
      <w:r w:rsidR="007578EA" w:rsidRPr="00C44DC2">
        <w:rPr>
          <w:rFonts w:ascii="Times New Roman" w:hAnsi="Times New Roman" w:cs="Times New Roman"/>
        </w:rPr>
        <w:t>select the file with the relevant coordinate information</w:t>
      </w:r>
      <w:r w:rsidRPr="00C44DC2">
        <w:rPr>
          <w:rFonts w:ascii="Times New Roman" w:hAnsi="Times New Roman" w:cs="Times New Roman"/>
        </w:rPr>
        <w:t xml:space="preserve"> for the new nets, as shown below:</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093F23E" w14:textId="77777777" w:rsidR="00DB373C"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193F3060" wp14:editId="6CD7A852">
            <wp:extent cx="6731864" cy="5052954"/>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759639" cy="5073802"/>
                    </a:xfrm>
                    <a:prstGeom prst="rect">
                      <a:avLst/>
                    </a:prstGeom>
                    <a:noFill/>
                    <a:ln>
                      <a:noFill/>
                    </a:ln>
                  </pic:spPr>
                </pic:pic>
              </a:graphicData>
            </a:graphic>
          </wp:inline>
        </w:drawing>
      </w:r>
    </w:p>
    <w:p w14:paraId="6E9A3BD0" w14:textId="77777777" w:rsidR="00DB373C" w:rsidRPr="00C44DC2" w:rsidRDefault="00DB373C" w:rsidP="006244FA">
      <w:pPr>
        <w:autoSpaceDE w:val="0"/>
        <w:autoSpaceDN w:val="0"/>
        <w:adjustRightInd w:val="0"/>
        <w:rPr>
          <w:rFonts w:ascii="Times New Roman" w:hAnsi="Times New Roman" w:cs="Times New Roman"/>
        </w:rPr>
      </w:pPr>
    </w:p>
    <w:p w14:paraId="05DC1555" w14:textId="77777777" w:rsidR="00DB373C" w:rsidRPr="00C44DC2" w:rsidRDefault="00DB373C" w:rsidP="006244FA">
      <w:pPr>
        <w:autoSpaceDE w:val="0"/>
        <w:autoSpaceDN w:val="0"/>
        <w:adjustRightInd w:val="0"/>
        <w:rPr>
          <w:rFonts w:ascii="Times New Roman" w:hAnsi="Times New Roman" w:cs="Times New Roman"/>
        </w:rPr>
      </w:pP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sample_locs directory, but you can navigate anywhere to select your relevant channel locations files. BEAPP uses the eeglab pop_readlocs function to read channel positions, so channel positions can be in any format supported by EEGLAB. </w:t>
      </w:r>
    </w:p>
    <w:p w14:paraId="74CA170B" w14:textId="77777777" w:rsidR="00DB373C" w:rsidRPr="00C44DC2" w:rsidRDefault="00DB373C" w:rsidP="006244FA">
      <w:pPr>
        <w:autoSpaceDE w:val="0"/>
        <w:autoSpaceDN w:val="0"/>
        <w:adjustRightInd w:val="0"/>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29C6A27" w14:textId="77777777" w:rsidR="007578E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lastRenderedPageBreak/>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080E3A80" wp14:editId="6203D86C">
            <wp:extent cx="3609975" cy="2619375"/>
            <wp:effectExtent l="0" t="0" r="9525" b="9525"/>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9975" cy="2619375"/>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5556D3C8" w14:textId="13981923" w:rsidR="006A4F4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64EF5115" w14:textId="2F4FF218" w:rsidR="009F41BB" w:rsidRPr="00C44DC2" w:rsidRDefault="009F41BB" w:rsidP="006A4F4B">
      <w:pPr>
        <w:tabs>
          <w:tab w:val="left" w:pos="1845"/>
        </w:tabs>
        <w:rPr>
          <w:rFonts w:ascii="Times New Roman" w:hAnsi="Times New Roman" w:cs="Times New Roman"/>
        </w:rPr>
      </w:pPr>
    </w:p>
    <w:p w14:paraId="04345BE4" w14:textId="62B823B5" w:rsidR="007578EA" w:rsidRPr="00C44DC2" w:rsidRDefault="00563F4A" w:rsidP="00563F4A">
      <w:pPr>
        <w:tabs>
          <w:tab w:val="left" w:pos="720"/>
        </w:tabs>
        <w:rPr>
          <w:rFonts w:ascii="Times New Roman" w:hAnsi="Times New Roman" w:cs="Times New Roman"/>
        </w:rPr>
      </w:pPr>
      <w:r w:rsidRPr="00C44DC2">
        <w:rPr>
          <w:rFonts w:ascii="Times New Roman" w:hAnsi="Times New Roman" w:cs="Times New Roman"/>
        </w:rPr>
        <w:tab/>
      </w:r>
      <w:r w:rsidR="007578EA" w:rsidRPr="00C44DC2">
        <w:rPr>
          <w:rFonts w:ascii="Times New Roman" w:hAnsi="Times New Roman" w:cs="Times New Roman"/>
        </w:rPr>
        <w:t>Finally, you will be prompted</w:t>
      </w:r>
      <w:r w:rsidR="0078299C" w:rsidRPr="00C44DC2">
        <w:rPr>
          <w:rFonts w:ascii="Times New Roman" w:hAnsi="Times New Roman" w:cs="Times New Roman"/>
        </w:rPr>
        <w:t xml:space="preserve"> to enter which channel numbers (rows in the data) correspond to each of the 10 20 electrodes. Users not intending to use </w:t>
      </w:r>
      <w:r w:rsidR="00D201E5">
        <w:rPr>
          <w:rFonts w:ascii="Times New Roman" w:hAnsi="Times New Roman" w:cs="Times New Roman"/>
        </w:rPr>
        <w:t>HAPPE</w:t>
      </w:r>
      <w:r w:rsidR="0078299C" w:rsidRPr="00C44DC2">
        <w:rPr>
          <w:rFonts w:ascii="Times New Roman" w:hAnsi="Times New Roman" w:cs="Times New Roman"/>
        </w:rPr>
        <w:t xml:space="preserve"> can leave these as NaNs and select OK, but it’s recommended to enter these correctly, as you will need this information if you ever decide you would like to run </w:t>
      </w:r>
      <w:r w:rsidR="00D201E5">
        <w:rPr>
          <w:rFonts w:ascii="Times New Roman" w:hAnsi="Times New Roman" w:cs="Times New Roman"/>
        </w:rPr>
        <w:t>HAPPE</w:t>
      </w:r>
      <w:r w:rsidR="0078299C" w:rsidRPr="00C44DC2">
        <w:rPr>
          <w:rFonts w:ascii="Times New Roman" w:hAnsi="Times New Roman" w:cs="Times New Roman"/>
        </w:rPr>
        <w:t xml:space="preserve"> or another 10-20 based analysis using this net type.</w:t>
      </w:r>
    </w:p>
    <w:p w14:paraId="13F1EF04" w14:textId="77777777" w:rsidR="00DB373C" w:rsidRPr="00C44DC2" w:rsidRDefault="00DB373C" w:rsidP="006A4F4B">
      <w:pPr>
        <w:tabs>
          <w:tab w:val="left" w:pos="1845"/>
        </w:tabs>
        <w:rPr>
          <w:rFonts w:ascii="Times New Roman" w:hAnsi="Times New Roman" w:cs="Times New Roman"/>
        </w:rPr>
      </w:pPr>
    </w:p>
    <w:p w14:paraId="068C871A" w14:textId="01D5D091" w:rsidR="00DB373C" w:rsidRPr="00C44DC2" w:rsidRDefault="00DB373C" w:rsidP="00563F4A">
      <w:pPr>
        <w:tabs>
          <w:tab w:val="left" w:pos="1845"/>
        </w:tabs>
        <w:jc w:val="center"/>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r w:rsidRPr="00C44DC2">
        <w:rPr>
          <w:rFonts w:ascii="Times New Roman" w:hAnsi="Times New Roman" w:cs="Times New Roman"/>
          <w:noProof/>
        </w:rPr>
        <w:drawing>
          <wp:inline distT="0" distB="0" distL="0" distR="0" wp14:anchorId="02AF01FA" wp14:editId="31555BA9">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3863B497" w14:textId="2FB0D43C" w:rsidR="00360A23" w:rsidRPr="002C25FF" w:rsidRDefault="002C25FF" w:rsidP="00A1784B">
      <w:pPr>
        <w:tabs>
          <w:tab w:val="left" w:pos="1845"/>
        </w:tabs>
        <w:rPr>
          <w:rFonts w:ascii="Times New Roman" w:hAnsi="Times New Roman" w:cs="Times New Roman"/>
          <w:b/>
          <w:sz w:val="32"/>
          <w:szCs w:val="32"/>
        </w:rPr>
      </w:pPr>
      <w:r>
        <w:rPr>
          <w:rFonts w:ascii="Times New Roman" w:hAnsi="Times New Roman" w:cs="Times New Roman"/>
          <w:b/>
          <w:sz w:val="32"/>
          <w:szCs w:val="32"/>
        </w:rPr>
        <w:lastRenderedPageBreak/>
        <w:t>BEAPP Outputs and Reporting</w:t>
      </w:r>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Each </w:t>
      </w:r>
      <w:r w:rsidR="00550D55" w:rsidRPr="00C44DC2">
        <w:rPr>
          <w:rFonts w:ascii="Times New Roman" w:hAnsi="Times New Roman" w:cs="Times New Roman"/>
        </w:rPr>
        <w:t xml:space="preserve"> </w:t>
      </w:r>
      <w:r w:rsidRPr="00C44DC2">
        <w:rPr>
          <w:rFonts w:ascii="Times New Roman" w:hAnsi="Times New Roman" w:cs="Times New Roman"/>
        </w:rPr>
        <w:t>file will contain a file_proc_info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eeg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47">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file_proc_info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Matlab, and then double click on the file_proc_info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file_proc_info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7673E6">
            <w:pPr>
              <w:rPr>
                <w:rFonts w:cs="Times New Roman"/>
                <w:b/>
              </w:rPr>
            </w:pPr>
            <w:r w:rsidRPr="00CC08E5">
              <w:rPr>
                <w:rFonts w:cs="Times New Roman"/>
                <w:b/>
              </w:rPr>
              <w:t>Prefix</w:t>
            </w:r>
          </w:p>
        </w:tc>
        <w:tc>
          <w:tcPr>
            <w:tcW w:w="5125" w:type="dxa"/>
          </w:tcPr>
          <w:p w14:paraId="19C25A7F" w14:textId="77777777" w:rsidR="002C25FF" w:rsidRPr="00CC08E5" w:rsidRDefault="002C25FF" w:rsidP="007673E6">
            <w:pPr>
              <w:rPr>
                <w:rFonts w:cs="Times New Roman"/>
                <w:b/>
              </w:rPr>
            </w:pPr>
            <w:r w:rsidRPr="00CC08E5">
              <w:rPr>
                <w:rFonts w:cs="Times New Roman"/>
                <w:b/>
              </w:rPr>
              <w:t>Usage</w:t>
            </w:r>
          </w:p>
        </w:tc>
        <w:tc>
          <w:tcPr>
            <w:tcW w:w="3600" w:type="dxa"/>
          </w:tcPr>
          <w:p w14:paraId="0ADEEA86" w14:textId="4FC403BC" w:rsidR="002C25FF" w:rsidRPr="00CC08E5" w:rsidRDefault="002C25FF" w:rsidP="007673E6">
            <w:pPr>
              <w:rPr>
                <w:rFonts w:cs="Times New Roman"/>
                <w:b/>
              </w:rPr>
            </w:pPr>
            <w:r>
              <w:rPr>
                <w:rFonts w:cs="Times New Roman"/>
                <w:b/>
              </w:rPr>
              <w:t>File_proc_info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7673E6">
            <w:pPr>
              <w:rPr>
                <w:rFonts w:cs="Times New Roman"/>
              </w:rPr>
            </w:pPr>
            <w:r w:rsidRPr="009F6651">
              <w:rPr>
                <w:rFonts w:cs="Times New Roman"/>
              </w:rPr>
              <w:t>.beapp</w:t>
            </w:r>
          </w:p>
        </w:tc>
        <w:tc>
          <w:tcPr>
            <w:tcW w:w="5125" w:type="dxa"/>
          </w:tcPr>
          <w:p w14:paraId="1B3CDFAF" w14:textId="771ED7AC" w:rsidR="002C25FF" w:rsidRPr="009F6651" w:rsidRDefault="002C25FF" w:rsidP="007673E6">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7673E6">
            <w:pPr>
              <w:rPr>
                <w:rFonts w:cs="Times New Roman"/>
              </w:rPr>
            </w:pPr>
            <w:r w:rsidRPr="009F6651">
              <w:rPr>
                <w:rFonts w:cs="Times New Roman"/>
              </w:rPr>
              <w:t>.beapp_srate (the current file srate)</w:t>
            </w:r>
          </w:p>
        </w:tc>
      </w:tr>
      <w:tr w:rsidR="002C25FF" w:rsidRPr="009F6651" w14:paraId="688E1EDD" w14:textId="77777777" w:rsidTr="002C25FF">
        <w:trPr>
          <w:jc w:val="center"/>
        </w:trPr>
        <w:tc>
          <w:tcPr>
            <w:tcW w:w="900" w:type="dxa"/>
          </w:tcPr>
          <w:p w14:paraId="2D2B28FB" w14:textId="77777777" w:rsidR="002C25FF" w:rsidRPr="009F6651" w:rsidRDefault="002C25FF" w:rsidP="007673E6">
            <w:pPr>
              <w:rPr>
                <w:rFonts w:cs="Times New Roman"/>
              </w:rPr>
            </w:pPr>
            <w:r w:rsidRPr="009F6651">
              <w:rPr>
                <w:rFonts w:cs="Times New Roman"/>
              </w:rPr>
              <w:t>.src</w:t>
            </w:r>
          </w:p>
        </w:tc>
        <w:tc>
          <w:tcPr>
            <w:tcW w:w="5125" w:type="dxa"/>
          </w:tcPr>
          <w:p w14:paraId="6BCFF641" w14:textId="77777777" w:rsidR="002C25FF" w:rsidRPr="009F6651" w:rsidRDefault="002C25FF" w:rsidP="007673E6">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7673E6">
            <w:pPr>
              <w:rPr>
                <w:rFonts w:cs="Times New Roman"/>
              </w:rPr>
            </w:pPr>
            <w:r w:rsidRPr="009F6651">
              <w:rPr>
                <w:rFonts w:cs="Times New Roman"/>
              </w:rPr>
              <w:t>.src_srate (original srate)</w:t>
            </w:r>
          </w:p>
        </w:tc>
      </w:tr>
      <w:tr w:rsidR="002C25FF" w:rsidRPr="009F6651" w14:paraId="76BCF101" w14:textId="77777777" w:rsidTr="002C25FF">
        <w:trPr>
          <w:jc w:val="center"/>
        </w:trPr>
        <w:tc>
          <w:tcPr>
            <w:tcW w:w="900" w:type="dxa"/>
          </w:tcPr>
          <w:p w14:paraId="2F42E851" w14:textId="77777777" w:rsidR="002C25FF" w:rsidRPr="009F6651" w:rsidRDefault="002C25FF" w:rsidP="007673E6">
            <w:pPr>
              <w:rPr>
                <w:rFonts w:cs="Times New Roman"/>
              </w:rPr>
            </w:pPr>
            <w:r w:rsidRPr="009F6651">
              <w:rPr>
                <w:rFonts w:cs="Times New Roman"/>
              </w:rPr>
              <w:t>.evt</w:t>
            </w:r>
          </w:p>
        </w:tc>
        <w:tc>
          <w:tcPr>
            <w:tcW w:w="5125" w:type="dxa"/>
          </w:tcPr>
          <w:p w14:paraId="34D731B6" w14:textId="77777777" w:rsidR="002C25FF" w:rsidRPr="009F6651" w:rsidRDefault="002C25FF" w:rsidP="007673E6">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7673E6">
            <w:pPr>
              <w:rPr>
                <w:rFonts w:cs="Times New Roman"/>
              </w:rPr>
            </w:pPr>
            <w:r w:rsidRPr="009F6651">
              <w:t>.evt_info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7673E6">
            <w:r w:rsidRPr="009F6651">
              <w:t>.hist</w:t>
            </w:r>
          </w:p>
        </w:tc>
        <w:tc>
          <w:tcPr>
            <w:tcW w:w="5125" w:type="dxa"/>
          </w:tcPr>
          <w:p w14:paraId="677ACE86" w14:textId="77777777" w:rsidR="002C25FF" w:rsidRPr="009F6651" w:rsidRDefault="002C25FF" w:rsidP="007673E6">
            <w:r w:rsidRPr="009F6651">
              <w:t>File/run history information</w:t>
            </w:r>
          </w:p>
        </w:tc>
        <w:tc>
          <w:tcPr>
            <w:tcW w:w="3600" w:type="dxa"/>
          </w:tcPr>
          <w:p w14:paraId="798A5ED5" w14:textId="77777777" w:rsidR="002C25FF" w:rsidRPr="009F6651" w:rsidRDefault="002C25FF" w:rsidP="007673E6">
            <w:r w:rsidRPr="009F6651">
              <w:t>.hist_run_tabl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7673E6">
            <w:r w:rsidRPr="009F6651">
              <w:t>.epoch</w:t>
            </w:r>
          </w:p>
        </w:tc>
        <w:tc>
          <w:tcPr>
            <w:tcW w:w="5125" w:type="dxa"/>
          </w:tcPr>
          <w:p w14:paraId="23CA50B3" w14:textId="77777777" w:rsidR="002C25FF" w:rsidRPr="009F6651" w:rsidRDefault="002C25FF" w:rsidP="007673E6">
            <w:r w:rsidRPr="009F6651">
              <w:t>Information about recording periods (this will change to .rec_period in future versions)</w:t>
            </w:r>
          </w:p>
        </w:tc>
        <w:tc>
          <w:tcPr>
            <w:tcW w:w="3600" w:type="dxa"/>
          </w:tcPr>
          <w:p w14:paraId="01D1F04B" w14:textId="77777777" w:rsidR="002C25FF" w:rsidRPr="009F6651" w:rsidRDefault="002C25FF" w:rsidP="007673E6">
            <w:r w:rsidRPr="009F6651">
              <w:t>.src_epoch_end_times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7673E6">
            <w:r w:rsidRPr="009F6651">
              <w:t>.net</w:t>
            </w:r>
          </w:p>
        </w:tc>
        <w:tc>
          <w:tcPr>
            <w:tcW w:w="5125" w:type="dxa"/>
          </w:tcPr>
          <w:p w14:paraId="66370D2A" w14:textId="77777777" w:rsidR="002C25FF" w:rsidRPr="009F6651" w:rsidRDefault="002C25FF" w:rsidP="007673E6">
            <w:r w:rsidRPr="009F6651">
              <w:t xml:space="preserve">Information about nets used </w:t>
            </w:r>
          </w:p>
        </w:tc>
        <w:tc>
          <w:tcPr>
            <w:tcW w:w="3600" w:type="dxa"/>
          </w:tcPr>
          <w:p w14:paraId="64BF0F70" w14:textId="77777777" w:rsidR="002C25FF" w:rsidRPr="009F6651" w:rsidRDefault="002C25FF" w:rsidP="007673E6">
            <w:r w:rsidRPr="009F6651">
              <w:t>.net_typ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7673E6">
            <w:r w:rsidRPr="009F6651">
              <w:t>.ref</w:t>
            </w:r>
          </w:p>
        </w:tc>
        <w:tc>
          <w:tcPr>
            <w:tcW w:w="5125" w:type="dxa"/>
          </w:tcPr>
          <w:p w14:paraId="3A057049" w14:textId="77777777" w:rsidR="002C25FF" w:rsidRPr="009F6651" w:rsidRDefault="002C25FF" w:rsidP="007673E6">
            <w:r w:rsidRPr="009F6651">
              <w:t>Information about reference data/resources</w:t>
            </w:r>
          </w:p>
        </w:tc>
        <w:tc>
          <w:tcPr>
            <w:tcW w:w="3600" w:type="dxa"/>
          </w:tcPr>
          <w:p w14:paraId="18FE37A5" w14:textId="77777777" w:rsidR="002C25FF" w:rsidRPr="009F6651" w:rsidRDefault="002C25FF" w:rsidP="007673E6"/>
        </w:tc>
      </w:tr>
      <w:tr w:rsidR="002C25FF" w:rsidRPr="009F6651" w14:paraId="2982A229" w14:textId="77777777" w:rsidTr="002C25FF">
        <w:trPr>
          <w:jc w:val="center"/>
        </w:trPr>
        <w:tc>
          <w:tcPr>
            <w:tcW w:w="900" w:type="dxa"/>
          </w:tcPr>
          <w:p w14:paraId="5F004C8E" w14:textId="77777777" w:rsidR="002C25FF" w:rsidRPr="009F6651" w:rsidRDefault="002C25FF" w:rsidP="007673E6">
            <w:r w:rsidRPr="009F6651">
              <w:t>.seg</w:t>
            </w:r>
          </w:p>
        </w:tc>
        <w:tc>
          <w:tcPr>
            <w:tcW w:w="5125" w:type="dxa"/>
          </w:tcPr>
          <w:p w14:paraId="2985D94D" w14:textId="77777777" w:rsidR="002C25FF" w:rsidRPr="009F6651" w:rsidRDefault="002C25FF" w:rsidP="007673E6">
            <w:r w:rsidRPr="009F6651">
              <w:t>Information about segments created outside BEAPP</w:t>
            </w:r>
          </w:p>
        </w:tc>
        <w:tc>
          <w:tcPr>
            <w:tcW w:w="3600" w:type="dxa"/>
          </w:tcPr>
          <w:p w14:paraId="60549FC8" w14:textId="77777777" w:rsidR="002C25FF" w:rsidRPr="009F6651" w:rsidRDefault="002C25FF" w:rsidP="007673E6">
            <w:r w:rsidRPr="009F6651">
              <w:t>.seg_info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7673E6">
            <w:r w:rsidRPr="009F6651">
              <w:t>.grp</w:t>
            </w:r>
          </w:p>
        </w:tc>
        <w:tc>
          <w:tcPr>
            <w:tcW w:w="5125" w:type="dxa"/>
          </w:tcPr>
          <w:p w14:paraId="26F7981D" w14:textId="77777777" w:rsidR="002C25FF" w:rsidRPr="009F6651" w:rsidRDefault="002C25FF" w:rsidP="007673E6">
            <w:r w:rsidRPr="009F6651">
              <w:t>Group information that does not change and needs to be stored locally</w:t>
            </w:r>
          </w:p>
        </w:tc>
        <w:tc>
          <w:tcPr>
            <w:tcW w:w="3600" w:type="dxa"/>
          </w:tcPr>
          <w:p w14:paraId="45A4A1BE" w14:textId="77777777" w:rsidR="002C25FF" w:rsidRDefault="002C25FF" w:rsidP="007673E6">
            <w:r w:rsidRPr="009F6651">
              <w:t>.grp_wide_possible_</w:t>
            </w:r>
          </w:p>
          <w:p w14:paraId="57DDCAC4" w14:textId="77777777" w:rsidR="002C25FF" w:rsidRPr="009F6651" w:rsidRDefault="002C25FF" w:rsidP="007673E6">
            <w:r w:rsidRPr="009F6651">
              <w:t>cond_names_at_segmentation</w:t>
            </w:r>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lastRenderedPageBreak/>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09383A">
      <w:pPr>
        <w:pStyle w:val="ListParagraph"/>
        <w:numPr>
          <w:ilvl w:val="0"/>
          <w:numId w:val="21"/>
        </w:numPr>
        <w:tabs>
          <w:tab w:val="left" w:pos="1845"/>
        </w:tabs>
        <w:rPr>
          <w:rFonts w:ascii="Times New Roman" w:hAnsi="Times New Roman" w:cs="Times New Roman"/>
        </w:rPr>
      </w:pPr>
      <w:r>
        <w:rPr>
          <w:rFonts w:cs="Times New Roman"/>
        </w:rPr>
        <w:t>Current file information used (</w:t>
      </w:r>
      <w:r w:rsidR="002C25FF">
        <w:rPr>
          <w:rFonts w:ascii="Times New Roman" w:hAnsi="Times New Roman" w:cs="Times New Roman"/>
        </w:rPr>
        <w:t>.beapp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file_proc_info.beapp_bad_chans</w:t>
            </w:r>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beapp_fname</w:t>
            </w:r>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indx</w:t>
            </w:r>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chan</w:t>
            </w:r>
            <w:r w:rsidR="00616091">
              <w:rPr>
                <w:rFonts w:ascii="Times New Roman" w:hAnsi="Times New Roman" w:cs="Times New Roman"/>
              </w:rPr>
              <w:t>s_used</w:t>
            </w:r>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um_epochs</w:t>
            </w:r>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srate</w:t>
            </w:r>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differ from src_srat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win_size_in_samps</w:t>
            </w:r>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Window size in samples (using beapp_srate)</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09383A">
      <w:pPr>
        <w:pStyle w:val="ListParagraph"/>
        <w:numPr>
          <w:ilvl w:val="0"/>
          <w:numId w:val="21"/>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epoch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93" w:type="dxa"/>
          </w:tcPr>
          <w:p w14:paraId="3ABAE048"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7673E6">
            <w:pPr>
              <w:autoSpaceDE w:val="0"/>
              <w:autoSpaceDN w:val="0"/>
              <w:adjustRightInd w:val="0"/>
              <w:rPr>
                <w:rFonts w:ascii="Times New Roman" w:hAnsi="Times New Roman" w:cs="Times New Roman"/>
              </w:rPr>
            </w:pPr>
            <w:r>
              <w:rPr>
                <w:rFonts w:ascii="Times New Roman" w:hAnsi="Times New Roman" w:cs="Times New Roman"/>
              </w:rPr>
              <w:t>file_proc_info.epoch_inds_to_process</w:t>
            </w:r>
          </w:p>
        </w:tc>
        <w:tc>
          <w:tcPr>
            <w:tcW w:w="3893" w:type="dxa"/>
          </w:tcPr>
          <w:p w14:paraId="02275E0F" w14:textId="40AEBDD4"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7673E6">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09383A">
      <w:pPr>
        <w:pStyle w:val="ListParagraph"/>
        <w:numPr>
          <w:ilvl w:val="0"/>
          <w:numId w:val="21"/>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70" w:type="dxa"/>
          </w:tcPr>
          <w:p w14:paraId="1E5501BD"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7673E6">
            <w:pPr>
              <w:autoSpaceDE w:val="0"/>
              <w:autoSpaceDN w:val="0"/>
              <w:adjustRightInd w:val="0"/>
              <w:rPr>
                <w:rFonts w:ascii="Times New Roman" w:hAnsi="Times New Roman" w:cs="Times New Roman"/>
              </w:rPr>
            </w:pPr>
            <w:r w:rsidRPr="00C44DC2">
              <w:rPr>
                <w:rFonts w:ascii="Times New Roman" w:hAnsi="Times New Roman" w:cs="Times New Roman"/>
              </w:rPr>
              <w:t>File_proc_info.evt_conditions_being_analyzed</w:t>
            </w:r>
          </w:p>
        </w:tc>
        <w:tc>
          <w:tcPr>
            <w:tcW w:w="3870" w:type="dxa"/>
          </w:tcPr>
          <w:p w14:paraId="19808B6A" w14:textId="2055EAC1" w:rsidR="00257D1A" w:rsidRPr="00C44DC2" w:rsidRDefault="00257D1A" w:rsidP="007673E6">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7673E6">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7673E6">
            <w:pPr>
              <w:autoSpaceDE w:val="0"/>
              <w:autoSpaceDN w:val="0"/>
              <w:adjustRightInd w:val="0"/>
              <w:rPr>
                <w:rFonts w:ascii="Times New Roman" w:hAnsi="Times New Roman" w:cs="Times New Roman"/>
              </w:rPr>
            </w:pPr>
            <w:r>
              <w:rPr>
                <w:rFonts w:ascii="Times New Roman" w:hAnsi="Times New Roman" w:cs="Times New Roman"/>
              </w:rPr>
              <w:t>File_proc_info.evt_header_tag_information</w:t>
            </w:r>
          </w:p>
        </w:tc>
        <w:tc>
          <w:tcPr>
            <w:tcW w:w="3870" w:type="dxa"/>
          </w:tcPr>
          <w:p w14:paraId="1C7AF27A" w14:textId="0AB059D8" w:rsidR="00257D1A" w:rsidRPr="00C44DC2" w:rsidRDefault="00257D1A" w:rsidP="007673E6">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7673E6">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A1784B">
      <w:pPr>
        <w:pStyle w:val="ListParagraph"/>
        <w:numPr>
          <w:ilvl w:val="0"/>
          <w:numId w:val="21"/>
        </w:numPr>
        <w:tabs>
          <w:tab w:val="left" w:pos="1845"/>
        </w:tabs>
        <w:rPr>
          <w:rFonts w:ascii="Times New Roman" w:hAnsi="Times New Roman" w:cs="Times New Roman"/>
          <w:b/>
          <w:sz w:val="28"/>
          <w:szCs w:val="28"/>
        </w:rPr>
      </w:pPr>
      <w:r w:rsidRPr="00616091">
        <w:rPr>
          <w:rFonts w:cs="Times New Roman"/>
        </w:rPr>
        <w:lastRenderedPageBreak/>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65764EBB"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7673E6">
        <w:trPr>
          <w:trHeight w:val="602"/>
        </w:trPr>
        <w:tc>
          <w:tcPr>
            <w:tcW w:w="4742" w:type="dxa"/>
          </w:tcPr>
          <w:p w14:paraId="739A1491" w14:textId="77777777" w:rsidR="00616091" w:rsidRPr="00C44DC2" w:rsidRDefault="00616091"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evt_info</w:t>
            </w:r>
          </w:p>
        </w:tc>
        <w:tc>
          <w:tcPr>
            <w:tcW w:w="2836" w:type="dxa"/>
          </w:tcPr>
          <w:p w14:paraId="7913FA4F" w14:textId="77777777" w:rsidR="00616091" w:rsidRPr="00C44DC2" w:rsidRDefault="00616091" w:rsidP="007673E6">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7673E6">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7673E6">
        <w:trPr>
          <w:trHeight w:val="602"/>
        </w:trPr>
        <w:tc>
          <w:tcPr>
            <w:tcW w:w="4742" w:type="dxa"/>
          </w:tcPr>
          <w:p w14:paraId="64186B1C" w14:textId="698BA0DD" w:rsidR="00257D1A" w:rsidRPr="00257D1A" w:rsidRDefault="00257D1A" w:rsidP="007673E6">
            <w:pPr>
              <w:autoSpaceDE w:val="0"/>
              <w:autoSpaceDN w:val="0"/>
              <w:adjustRightInd w:val="0"/>
              <w:rPr>
                <w:rFonts w:ascii="Times New Roman" w:hAnsi="Times New Roman" w:cs="Times New Roman"/>
              </w:rPr>
            </w:pPr>
            <w:r w:rsidRPr="00257D1A">
              <w:rPr>
                <w:rFonts w:ascii="Times New Roman" w:hAnsi="Times New Roman" w:cs="Times New Roman"/>
              </w:rPr>
              <w:t>File_proc_info.evt_seg_win_evt_ind</w:t>
            </w:r>
          </w:p>
        </w:tc>
        <w:tc>
          <w:tcPr>
            <w:tcW w:w="2836" w:type="dxa"/>
          </w:tcPr>
          <w:p w14:paraId="17D1FEDF" w14:textId="681DF37F" w:rsidR="00257D1A" w:rsidRPr="00C44DC2" w:rsidRDefault="00257D1A" w:rsidP="007673E6">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7673E6">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grp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073" w:type="dxa"/>
          </w:tcPr>
          <w:p w14:paraId="64E787D3"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7673E6">
            <w:pPr>
              <w:autoSpaceDE w:val="0"/>
              <w:autoSpaceDN w:val="0"/>
              <w:adjustRightInd w:val="0"/>
              <w:rPr>
                <w:rFonts w:ascii="Times New Roman" w:hAnsi="Times New Roman" w:cs="Times New Roman"/>
              </w:rPr>
            </w:pPr>
            <w:r w:rsidRPr="00257D1A">
              <w:rPr>
                <w:rFonts w:ascii="Times New Roman" w:hAnsi="Times New Roman" w:cs="Times New Roman"/>
              </w:rPr>
              <w:t>File_proc_info.</w:t>
            </w:r>
            <w:r>
              <w:rPr>
                <w:rFonts w:ascii="Times New Roman" w:hAnsi="Times New Roman" w:cs="Times New Roman"/>
              </w:rPr>
              <w:t>grp_wide_possible_cond_names_at_segmentation</w:t>
            </w:r>
          </w:p>
        </w:tc>
        <w:tc>
          <w:tcPr>
            <w:tcW w:w="4073" w:type="dxa"/>
          </w:tcPr>
          <w:p w14:paraId="0EE5DF4A" w14:textId="2F8F2D79" w:rsidR="004A2B86" w:rsidRPr="00C44DC2" w:rsidRDefault="004A2B86" w:rsidP="007673E6">
            <w:pPr>
              <w:autoSpaceDE w:val="0"/>
              <w:autoSpaceDN w:val="0"/>
              <w:adjustRightInd w:val="0"/>
              <w:rPr>
                <w:rFonts w:ascii="Times New Roman" w:hAnsi="Times New Roman" w:cs="Times New Roman"/>
              </w:rPr>
            </w:pPr>
            <w:r>
              <w:rPr>
                <w:rFonts w:ascii="Times New Roman" w:hAnsi="Times New Roman" w:cs="Times New Roman"/>
              </w:rPr>
              <w:t>Ordered condition names at segmentation, determines order of segments in eeg_w in all files produced in that run</w:t>
            </w:r>
          </w:p>
        </w:tc>
        <w:tc>
          <w:tcPr>
            <w:tcW w:w="833" w:type="dxa"/>
          </w:tcPr>
          <w:p w14:paraId="23B3C318" w14:textId="61AAAE7B" w:rsidR="004A2B86" w:rsidRPr="00C44DC2" w:rsidRDefault="004A2B86" w:rsidP="007673E6">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9140C0E"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7673E6">
        <w:trPr>
          <w:trHeight w:val="602"/>
        </w:trPr>
        <w:tc>
          <w:tcPr>
            <w:tcW w:w="4742" w:type="dxa"/>
          </w:tcPr>
          <w:p w14:paraId="65FFAC5C" w14:textId="77777777" w:rsidR="004A2B86" w:rsidRPr="00C44DC2" w:rsidRDefault="004A2B86"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ica</w:t>
            </w:r>
            <w:r w:rsidRPr="00C44DC2">
              <w:rPr>
                <w:rFonts w:ascii="Times New Roman" w:hAnsi="Times New Roman" w:cs="Times New Roman"/>
                <w:lang w:val="fr-FR"/>
              </w:rPr>
              <w:t>_stats</w:t>
            </w:r>
          </w:p>
        </w:tc>
        <w:tc>
          <w:tcPr>
            <w:tcW w:w="2836" w:type="dxa"/>
          </w:tcPr>
          <w:p w14:paraId="1C8431FF"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7673E6">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hist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883" w:type="dxa"/>
          </w:tcPr>
          <w:p w14:paraId="4686E960"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7673E6">
            <w:pPr>
              <w:autoSpaceDE w:val="0"/>
              <w:autoSpaceDN w:val="0"/>
              <w:adjustRightInd w:val="0"/>
              <w:rPr>
                <w:rFonts w:ascii="Times New Roman" w:hAnsi="Times New Roman" w:cs="Times New Roman"/>
              </w:rPr>
            </w:pPr>
            <w:r w:rsidRPr="004A2B86">
              <w:rPr>
                <w:rFonts w:ascii="Times New Roman" w:hAnsi="Times New Roman" w:cs="Times New Roman"/>
              </w:rPr>
              <w:t>File_proc_info.hist_run_table</w:t>
            </w:r>
          </w:p>
        </w:tc>
        <w:tc>
          <w:tcPr>
            <w:tcW w:w="4883" w:type="dxa"/>
          </w:tcPr>
          <w:p w14:paraId="27FDA822" w14:textId="19285D09"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File_proc_info.hist_run_tag</w:t>
            </w:r>
          </w:p>
        </w:tc>
        <w:tc>
          <w:tcPr>
            <w:tcW w:w="4927" w:type="dxa"/>
            <w:gridSpan w:val="2"/>
          </w:tcPr>
          <w:p w14:paraId="5538E4DC"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4A2B86">
      <w:pPr>
        <w:pStyle w:val="ListParagraph"/>
        <w:numPr>
          <w:ilvl w:val="0"/>
          <w:numId w:val="21"/>
        </w:numPr>
        <w:tabs>
          <w:tab w:val="left" w:pos="1845"/>
        </w:tabs>
        <w:rPr>
          <w:rFonts w:ascii="Times New Roman" w:hAnsi="Times New Roman" w:cs="Times New Roman"/>
          <w:b/>
          <w:sz w:val="28"/>
          <w:szCs w:val="28"/>
          <w:lang w:val="fr-FR"/>
        </w:rPr>
      </w:pPr>
      <w:r w:rsidRPr="00074F2A">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495058D2"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7673E6">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File_proc_info.net_happe_additional_channel_lbls</w:t>
            </w:r>
          </w:p>
        </w:tc>
        <w:tc>
          <w:tcPr>
            <w:tcW w:w="2880" w:type="dxa"/>
          </w:tcPr>
          <w:p w14:paraId="6C4299C6"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7673E6">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ref_elec_rnum</w:t>
            </w:r>
          </w:p>
        </w:tc>
        <w:tc>
          <w:tcPr>
            <w:tcW w:w="2880" w:type="dxa"/>
          </w:tcPr>
          <w:p w14:paraId="690DEC7B"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7673E6">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typ</w:t>
            </w:r>
          </w:p>
        </w:tc>
        <w:tc>
          <w:tcPr>
            <w:tcW w:w="2880" w:type="dxa"/>
          </w:tcPr>
          <w:p w14:paraId="71DBAD55"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7673E6">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vstruct</w:t>
            </w:r>
          </w:p>
        </w:tc>
        <w:tc>
          <w:tcPr>
            <w:tcW w:w="2880" w:type="dxa"/>
          </w:tcPr>
          <w:p w14:paraId="39B73FD7"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7673E6">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983D46">
      <w:pPr>
        <w:pStyle w:val="ListParagraph"/>
        <w:numPr>
          <w:ilvl w:val="0"/>
          <w:numId w:val="21"/>
        </w:numPr>
        <w:tabs>
          <w:tab w:val="left" w:pos="1845"/>
        </w:tabs>
        <w:rPr>
          <w:rFonts w:ascii="Times New Roman" w:hAnsi="Times New Roman" w:cs="Times New Roman"/>
        </w:rPr>
      </w:pPr>
      <w:r>
        <w:rPr>
          <w:rFonts w:ascii="Times New Roman" w:hAnsi="Times New Roman" w:cs="Times New Roman"/>
        </w:rPr>
        <w:t>File pre-generated segment information (</w:t>
      </w:r>
      <w:r w:rsidR="00DA7275">
        <w:rPr>
          <w:rFonts w:ascii="Times New Roman" w:hAnsi="Times New Roman" w:cs="Times New Roman"/>
        </w:rPr>
        <w:t>.seg variables). N</w:t>
      </w:r>
      <w:r>
        <w:rPr>
          <w:rFonts w:ascii="Times New Roman" w:hAnsi="Times New Roman" w:cs="Times New Roman"/>
        </w:rPr>
        <w:t xml:space="preserve">ote that this may appear in files with large </w:t>
      </w:r>
      <w:r w:rsidR="00DA7275">
        <w:rPr>
          <w:rFonts w:ascii="Times New Roman" w:hAnsi="Times New Roman" w:cs="Times New Roman"/>
        </w:rPr>
        <w:t>“segments” used to pull paradigms out of a recording in Netstation, even if the files were not pre-segmented (.src_format_typ = 3) .MFFs</w:t>
      </w:r>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7673E6">
        <w:trPr>
          <w:trHeight w:val="422"/>
        </w:trPr>
        <w:tc>
          <w:tcPr>
            <w:tcW w:w="5035" w:type="dxa"/>
          </w:tcPr>
          <w:p w14:paraId="05379247" w14:textId="77777777" w:rsidR="00DA7275" w:rsidRPr="00C44DC2" w:rsidRDefault="00DA7275"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eg_info</w:t>
            </w:r>
          </w:p>
        </w:tc>
        <w:tc>
          <w:tcPr>
            <w:tcW w:w="2880" w:type="dxa"/>
          </w:tcPr>
          <w:p w14:paraId="3FF36A56"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7673E6">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7673E6">
        <w:trPr>
          <w:trHeight w:val="422"/>
        </w:trPr>
        <w:tc>
          <w:tcPr>
            <w:tcW w:w="5035" w:type="dxa"/>
          </w:tcPr>
          <w:p w14:paraId="56AB8B88" w14:textId="1C10320E" w:rsidR="00DA7275" w:rsidRPr="00C44DC2" w:rsidRDefault="00DA7275"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eg_tasks</w:t>
            </w:r>
          </w:p>
        </w:tc>
        <w:tc>
          <w:tcPr>
            <w:tcW w:w="2880" w:type="dxa"/>
          </w:tcPr>
          <w:p w14:paraId="0E14D78C" w14:textId="6A4AC0E3" w:rsidR="00DA7275" w:rsidRPr="00C44DC2" w:rsidRDefault="00DA7275" w:rsidP="007673E6">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7673E6">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DA7275">
      <w:pPr>
        <w:pStyle w:val="ListParagraph"/>
        <w:numPr>
          <w:ilvl w:val="0"/>
          <w:numId w:val="21"/>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060" w:type="dxa"/>
          </w:tcPr>
          <w:p w14:paraId="3830B094" w14:textId="77777777" w:rsidR="00DA7275" w:rsidRPr="00C44DC2" w:rsidRDefault="00DA7275"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26B19429" w14:textId="1789D1CA" w:rsidR="00DA7275" w:rsidRPr="00DA7275" w:rsidRDefault="00DA7275" w:rsidP="007673E6">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Amplifier serial number</w:t>
            </w:r>
          </w:p>
        </w:tc>
        <w:tc>
          <w:tcPr>
            <w:tcW w:w="1553" w:type="dxa"/>
          </w:tcPr>
          <w:p w14:paraId="058DA8AA" w14:textId="77777777" w:rsidR="00DA7275" w:rsidRPr="00DA7275" w:rsidRDefault="00DA7275" w:rsidP="007673E6">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53963407" w14:textId="49B14659" w:rsidR="00DA7275" w:rsidRPr="00DA7275" w:rsidRDefault="00DA7275"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7673E6">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epoch_nsamps</w:t>
            </w:r>
          </w:p>
          <w:p w14:paraId="4B057994" w14:textId="77777777" w:rsidR="00DA7275" w:rsidRPr="00C44DC2" w:rsidRDefault="00DA7275" w:rsidP="007673E6">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Number of samples (using source srate) in each epoch in original file</w:t>
            </w:r>
          </w:p>
        </w:tc>
        <w:tc>
          <w:tcPr>
            <w:tcW w:w="1553" w:type="dxa"/>
          </w:tcPr>
          <w:p w14:paraId="65A7B407" w14:textId="77777777" w:rsidR="00DA7275" w:rsidRPr="00C44DC2" w:rsidRDefault="00DA7275" w:rsidP="007673E6">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r w:rsidRPr="00DA7275">
              <w:rPr>
                <w:rFonts w:ascii="Times New Roman" w:hAnsi="Times New Roman" w:cs="Times New Roman"/>
              </w:rPr>
              <w:t>file_proc_info.src_file_offset_in_ms</w:t>
            </w:r>
          </w:p>
          <w:p w14:paraId="181FEBEB" w14:textId="77777777" w:rsidR="00DA7275" w:rsidRPr="00DA7275" w:rsidRDefault="00DA7275" w:rsidP="007673E6">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7673E6">
            <w:pPr>
              <w:autoSpaceDE w:val="0"/>
              <w:autoSpaceDN w:val="0"/>
              <w:adjustRightInd w:val="0"/>
              <w:rPr>
                <w:rFonts w:ascii="Times New Roman" w:hAnsi="Times New Roman" w:cs="Times New Roman"/>
              </w:rPr>
            </w:pPr>
            <w:r>
              <w:rPr>
                <w:rFonts w:ascii="Times New Roman" w:hAnsi="Times New Roman" w:cs="Times New Roman"/>
              </w:rPr>
              <w:t>User input, file offset in ms</w:t>
            </w:r>
          </w:p>
        </w:tc>
        <w:tc>
          <w:tcPr>
            <w:tcW w:w="1553" w:type="dxa"/>
          </w:tcPr>
          <w:p w14:paraId="720D56E7" w14:textId="77777777" w:rsidR="00DA7275" w:rsidRPr="00DA7275" w:rsidRDefault="00DA7275" w:rsidP="007673E6">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7673E6">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src</w:t>
            </w:r>
            <w:r w:rsidRPr="00C44DC2">
              <w:rPr>
                <w:rFonts w:ascii="Times New Roman" w:hAnsi="Times New Roman" w:cs="Times New Roman"/>
                <w:color w:val="000000"/>
              </w:rPr>
              <w:t>_fname</w:t>
            </w:r>
            <w:r w:rsidRPr="00C44DC2">
              <w:rPr>
                <w:rFonts w:ascii="Times New Roman" w:hAnsi="Times New Roman" w:cs="Times New Roman"/>
              </w:rPr>
              <w:t xml:space="preserve"> </w:t>
            </w:r>
          </w:p>
        </w:tc>
        <w:tc>
          <w:tcPr>
            <w:tcW w:w="3060" w:type="dxa"/>
          </w:tcPr>
          <w:p w14:paraId="1273C6F9"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7673E6">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DA7275">
      <w:pPr>
        <w:pStyle w:val="ListParagraph"/>
        <w:numPr>
          <w:ilvl w:val="0"/>
          <w:numId w:val="21"/>
        </w:numPr>
        <w:tabs>
          <w:tab w:val="left" w:pos="1845"/>
        </w:tabs>
        <w:rPr>
          <w:rFonts w:ascii="Times New Roman" w:hAnsi="Times New Roman" w:cs="Times New Roman"/>
        </w:rPr>
      </w:pPr>
      <w:r w:rsidRPr="00074F2A">
        <w:rPr>
          <w:rFonts w:ascii="Times New Roman" w:hAnsi="Times New Roman" w:cs="Times New Roman"/>
        </w:rPr>
        <w:lastRenderedPageBreak/>
        <w:t xml:space="preserve">Source file information (.src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36733B23" w14:textId="77777777" w:rsidR="00DB682F" w:rsidRPr="00C44DC2" w:rsidRDefault="00DB682F"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7673E6">
            <w:pPr>
              <w:autoSpaceDE w:val="0"/>
              <w:autoSpaceDN w:val="0"/>
              <w:adjustRightInd w:val="0"/>
              <w:rPr>
                <w:rFonts w:ascii="Times New Roman" w:hAnsi="Times New Roman" w:cs="Times New Roman"/>
                <w:b/>
              </w:rPr>
            </w:pPr>
            <w:r w:rsidRPr="00C44DC2">
              <w:rPr>
                <w:rFonts w:ascii="Times New Roman" w:hAnsi="Times New Roman" w:cs="Times New Roman"/>
              </w:rPr>
              <w:t>File_proc_info.src_nchan</w:t>
            </w:r>
          </w:p>
        </w:tc>
        <w:tc>
          <w:tcPr>
            <w:tcW w:w="2880" w:type="dxa"/>
          </w:tcPr>
          <w:p w14:paraId="33BE1A8A" w14:textId="2E36C640" w:rsidR="00DB682F" w:rsidRPr="00C44DC2" w:rsidRDefault="00DB682F" w:rsidP="007673E6">
            <w:pPr>
              <w:autoSpaceDE w:val="0"/>
              <w:autoSpaceDN w:val="0"/>
              <w:adjustRightInd w:val="0"/>
              <w:rPr>
                <w:rFonts w:ascii="Times New Roman" w:hAnsi="Times New Roman" w:cs="Times New Roman"/>
                <w:b/>
              </w:rPr>
            </w:pPr>
            <w:r>
              <w:rPr>
                <w:rFonts w:ascii="Times New Roman" w:hAnsi="Times New Roman" w:cs="Times New Roman"/>
              </w:rPr>
              <w:t>Source linenoise frequency</w:t>
            </w:r>
          </w:p>
        </w:tc>
        <w:tc>
          <w:tcPr>
            <w:tcW w:w="2813" w:type="dxa"/>
          </w:tcPr>
          <w:p w14:paraId="1F0CDDF3" w14:textId="77777777" w:rsidR="00DB682F" w:rsidRPr="00C44DC2" w:rsidRDefault="00DB682F" w:rsidP="007673E6">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File_proc_info.src_nchan</w:t>
            </w:r>
          </w:p>
        </w:tc>
        <w:tc>
          <w:tcPr>
            <w:tcW w:w="2880" w:type="dxa"/>
          </w:tcPr>
          <w:p w14:paraId="13D10F49"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7673E6">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num_epochs</w:t>
            </w:r>
          </w:p>
        </w:tc>
        <w:tc>
          <w:tcPr>
            <w:tcW w:w="2880" w:type="dxa"/>
          </w:tcPr>
          <w:p w14:paraId="4BC66908" w14:textId="33F12245"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7673E6">
            <w:pPr>
              <w:rPr>
                <w:rFonts w:ascii="Times New Roman" w:hAnsi="Times New Roman" w:cs="Times New Roman"/>
              </w:rPr>
            </w:pPr>
            <w:r w:rsidRPr="00C44DC2">
              <w:rPr>
                <w:rFonts w:ascii="Times New Roman" w:hAnsi="Times New Roman" w:cs="Times New Roman"/>
              </w:rPr>
              <w:t>Different from beapp_num_epochs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7673E6">
            <w:pPr>
              <w:autoSpaceDE w:val="0"/>
              <w:autoSpaceDN w:val="0"/>
              <w:adjustRightInd w:val="0"/>
              <w:rPr>
                <w:rFonts w:ascii="Times New Roman" w:hAnsi="Times New Roman" w:cs="Times New Roman"/>
              </w:rPr>
            </w:pPr>
            <w:r w:rsidRPr="00DB682F">
              <w:rPr>
                <w:rFonts w:ascii="Times New Roman" w:hAnsi="Times New Roman" w:cs="Times New Roman"/>
              </w:rPr>
              <w:t>File_proc_info.src_record_start_day</w:t>
            </w:r>
          </w:p>
        </w:tc>
        <w:tc>
          <w:tcPr>
            <w:tcW w:w="2880" w:type="dxa"/>
          </w:tcPr>
          <w:p w14:paraId="574FCCA5" w14:textId="3C0B6D9F" w:rsidR="00DB682F" w:rsidRPr="00C44DC2" w:rsidRDefault="00DB682F" w:rsidP="007673E6">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7673E6">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7673E6">
            <w:pPr>
              <w:autoSpaceDE w:val="0"/>
              <w:autoSpaceDN w:val="0"/>
              <w:adjustRightInd w:val="0"/>
              <w:rPr>
                <w:rFonts w:ascii="Times New Roman" w:hAnsi="Times New Roman" w:cs="Times New Roman"/>
              </w:rPr>
            </w:pPr>
            <w:r w:rsidRPr="00DB682F">
              <w:rPr>
                <w:rFonts w:ascii="Times New Roman" w:hAnsi="Times New Roman" w:cs="Times New Roman"/>
              </w:rPr>
              <w:t>File_proc_info.sr</w:t>
            </w:r>
            <w:r>
              <w:rPr>
                <w:rFonts w:ascii="Times New Roman" w:hAnsi="Times New Roman" w:cs="Times New Roman"/>
              </w:rPr>
              <w:t>c_record_start_time</w:t>
            </w:r>
          </w:p>
        </w:tc>
        <w:tc>
          <w:tcPr>
            <w:tcW w:w="2880" w:type="dxa"/>
          </w:tcPr>
          <w:p w14:paraId="066A210F" w14:textId="2779ADF2" w:rsidR="00DB682F" w:rsidRDefault="00DB682F" w:rsidP="007673E6">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7673E6">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File_proc_info.src_srate</w:t>
            </w:r>
          </w:p>
        </w:tc>
        <w:tc>
          <w:tcPr>
            <w:tcW w:w="2880" w:type="dxa"/>
          </w:tcPr>
          <w:p w14:paraId="75B13953"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7673E6">
            <w:pPr>
              <w:rPr>
                <w:rFonts w:ascii="Times New Roman" w:hAnsi="Times New Roman" w:cs="Times New Roman"/>
              </w:rPr>
            </w:pPr>
            <w:r w:rsidRPr="00C44DC2">
              <w:rPr>
                <w:rFonts w:ascii="Times New Roman" w:hAnsi="Times New Roman" w:cs="Times New Roman"/>
              </w:rPr>
              <w:t>Will differ from beapp_srat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7673E6">
            <w:pPr>
              <w:autoSpaceDE w:val="0"/>
              <w:autoSpaceDN w:val="0"/>
              <w:adjustRightInd w:val="0"/>
              <w:rPr>
                <w:rFonts w:ascii="Times New Roman" w:hAnsi="Times New Roman" w:cs="Times New Roman"/>
              </w:rPr>
            </w:pPr>
            <w:r>
              <w:rPr>
                <w:rFonts w:ascii="Times New Roman" w:hAnsi="Times New Roman" w:cs="Times New Roman"/>
              </w:rPr>
              <w:t>File_proc_info.src_subject_id</w:t>
            </w:r>
          </w:p>
        </w:tc>
        <w:tc>
          <w:tcPr>
            <w:tcW w:w="2880" w:type="dxa"/>
          </w:tcPr>
          <w:p w14:paraId="6B1391B7" w14:textId="4B09F720" w:rsidR="00DB682F" w:rsidRPr="00C44DC2" w:rsidRDefault="00DB682F" w:rsidP="007673E6">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7673E6">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All BEAPP EEG outputs are Matlab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eeg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eeg</w:t>
      </w:r>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r w:rsidR="00FA7CB4" w:rsidRPr="00C44DC2">
        <w:rPr>
          <w:rFonts w:ascii="Times New Roman" w:hAnsi="Times New Roman" w:cs="Times New Roman"/>
          <w:b/>
        </w:rPr>
        <w:t xml:space="preserve">eeg_w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eeg_itc, eeg_wfp)</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eeg)</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All individual output files from modules that produce continuous data (all modules before segmentation) will contain the file_proc_info variable and a second variable, eeg. The eeg variable is a cell array, with each cell representing an epoch from the original file, and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r w:rsidR="002960FE" w:rsidRPr="00C44DC2">
        <w:rPr>
          <w:rFonts w:ascii="Times New Roman" w:hAnsi="Times New Roman" w:cs="Times New Roman"/>
        </w:rPr>
        <w:t>eeg{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file_proc_info variable and a second variable, eeg_w. Each cell in the eeg_w array will contain outputs for a given condition in the form of a 3D </w:t>
      </w:r>
      <w:r w:rsidR="002960FE" w:rsidRPr="00C44DC2">
        <w:rPr>
          <w:rFonts w:ascii="Times New Roman" w:hAnsi="Times New Roman" w:cs="Times New Roman"/>
        </w:rPr>
        <w:t>channel x sample x trial array. By default, segments with the same event tag are collapsed across epochs. The order of the conditions used to store the cell array can be found in file_proc_info.evt_conditions_being_analyzed.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eeg_out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n. Additionally, a Ma</w:t>
      </w:r>
      <w:r w:rsidR="00A1784B" w:rsidRPr="00C44DC2">
        <w:rPr>
          <w:rFonts w:ascii="Times New Roman" w:hAnsi="Times New Roman" w:cs="Times New Roman"/>
        </w:rPr>
        <w:t>tlab structure containing all</w:t>
      </w:r>
      <w:r w:rsidR="0035624C" w:rsidRPr="00C44DC2">
        <w:rPr>
          <w:rFonts w:ascii="Times New Roman" w:hAnsi="Times New Roman" w:cs="Times New Roman"/>
        </w:rPr>
        <w:t xml:space="preserve"> the user settings and dataset wide information collected during the run can be found in the </w:t>
      </w:r>
      <w:r w:rsidR="00A1784B" w:rsidRPr="00C44DC2">
        <w:rPr>
          <w:rFonts w:ascii="Times New Roman" w:hAnsi="Times New Roman" w:cs="Times New Roman"/>
        </w:rPr>
        <w:t xml:space="preserve">Run_Report_Variables_and_Settings.mat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NaNs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by Gabard-Durnam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Matlab.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report_values in .mat files named module_output.mat (ex psd_output.ma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hdr_out and the output metric names are listed in tnam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394ECA">
      <w:pPr>
        <w:rPr>
          <w:rFonts w:ascii="Times New Roman" w:hAnsi="Times New Roman" w:cs="Times New Roman"/>
          <w:b/>
          <w:sz w:val="32"/>
          <w:szCs w:val="32"/>
        </w:rPr>
      </w:pPr>
      <w:r w:rsidRPr="00C44DC2">
        <w:rPr>
          <w:rFonts w:ascii="Times New Roman" w:hAnsi="Times New Roman" w:cs="Times New Roman"/>
          <w:b/>
          <w:sz w:val="32"/>
          <w:szCs w:val="32"/>
        </w:rPr>
        <w:t>Additional Information</w:t>
      </w:r>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Dipfit 2.3</w:t>
      </w:r>
    </w:p>
    <w:p w14:paraId="2AB0FA6C"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PrepPipeline v0.52</w:t>
      </w:r>
    </w:p>
    <w:p w14:paraId="2B2AD6FA"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Cleanline</w:t>
      </w:r>
    </w:p>
    <w:p w14:paraId="25860A04"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eldtrip (only if using topoplots)</w:t>
      </w:r>
    </w:p>
    <w:p w14:paraId="223B0316" w14:textId="77777777" w:rsidR="00394ECA" w:rsidRPr="00C44DC2"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7F2F6988" w14:textId="77777777" w:rsidR="00394ECA" w:rsidRPr="00C44DC2" w:rsidRDefault="00394ECA" w:rsidP="00441E1A">
      <w:pPr>
        <w:autoSpaceDE w:val="0"/>
        <w:autoSpaceDN w:val="0"/>
        <w:adjustRightInd w:val="0"/>
        <w:rPr>
          <w:rFonts w:ascii="Times New Roman" w:hAnsi="Times New Roman" w:cs="Times New Roman"/>
        </w:rPr>
      </w:pPr>
    </w:p>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3627F" w14:textId="77777777" w:rsidR="000D6DF8" w:rsidRDefault="000D6DF8" w:rsidP="004A7078">
      <w:r>
        <w:separator/>
      </w:r>
    </w:p>
  </w:endnote>
  <w:endnote w:type="continuationSeparator" w:id="0">
    <w:p w14:paraId="70FB9517" w14:textId="77777777" w:rsidR="000D6DF8" w:rsidRDefault="000D6DF8"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7A725" w14:textId="77777777" w:rsidR="000D6DF8" w:rsidRDefault="000D6DF8" w:rsidP="004A7078">
      <w:r>
        <w:separator/>
      </w:r>
    </w:p>
  </w:footnote>
  <w:footnote w:type="continuationSeparator" w:id="0">
    <w:p w14:paraId="57BF2F98" w14:textId="77777777" w:rsidR="000D6DF8" w:rsidRDefault="000D6DF8"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CB589A"/>
    <w:multiLevelType w:val="hybridMultilevel"/>
    <w:tmpl w:val="0DE8C2A2"/>
    <w:lvl w:ilvl="0" w:tplc="1BEEF9FE">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201832"/>
    <w:multiLevelType w:val="hybridMultilevel"/>
    <w:tmpl w:val="F326A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A42FE6"/>
    <w:multiLevelType w:val="hybridMultilevel"/>
    <w:tmpl w:val="5240C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477C5E"/>
    <w:multiLevelType w:val="hybridMultilevel"/>
    <w:tmpl w:val="5FA84D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EF2E15"/>
    <w:multiLevelType w:val="hybridMultilevel"/>
    <w:tmpl w:val="4E62711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3E44FC9"/>
    <w:multiLevelType w:val="hybridMultilevel"/>
    <w:tmpl w:val="4290F7BE"/>
    <w:lvl w:ilvl="0" w:tplc="C954239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812B4B"/>
    <w:multiLevelType w:val="hybridMultilevel"/>
    <w:tmpl w:val="C01A4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E40B7C"/>
    <w:multiLevelType w:val="hybridMultilevel"/>
    <w:tmpl w:val="8D3A7A5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9B31B7"/>
    <w:multiLevelType w:val="hybridMultilevel"/>
    <w:tmpl w:val="9948D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1D16EA"/>
    <w:multiLevelType w:val="hybridMultilevel"/>
    <w:tmpl w:val="2AB47E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A54042"/>
    <w:multiLevelType w:val="hybridMultilevel"/>
    <w:tmpl w:val="9E22E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006E33"/>
    <w:multiLevelType w:val="hybridMultilevel"/>
    <w:tmpl w:val="59464C24"/>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2" w15:restartNumberingAfterBreak="0">
    <w:nsid w:val="4BB5341D"/>
    <w:multiLevelType w:val="hybridMultilevel"/>
    <w:tmpl w:val="52C6D3D8"/>
    <w:lvl w:ilvl="0" w:tplc="8E42E33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6216911"/>
    <w:multiLevelType w:val="hybridMultilevel"/>
    <w:tmpl w:val="4BFA0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3449A9"/>
    <w:multiLevelType w:val="hybridMultilevel"/>
    <w:tmpl w:val="BBA07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60365123"/>
    <w:multiLevelType w:val="hybridMultilevel"/>
    <w:tmpl w:val="E968F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FF6987"/>
    <w:multiLevelType w:val="hybridMultilevel"/>
    <w:tmpl w:val="59E66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A707F5E"/>
    <w:multiLevelType w:val="hybridMultilevel"/>
    <w:tmpl w:val="2F8EC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33"/>
  </w:num>
  <w:num w:numId="4">
    <w:abstractNumId w:val="12"/>
  </w:num>
  <w:num w:numId="5">
    <w:abstractNumId w:val="24"/>
  </w:num>
  <w:num w:numId="6">
    <w:abstractNumId w:val="34"/>
  </w:num>
  <w:num w:numId="7">
    <w:abstractNumId w:val="14"/>
  </w:num>
  <w:num w:numId="8">
    <w:abstractNumId w:val="16"/>
  </w:num>
  <w:num w:numId="9">
    <w:abstractNumId w:val="10"/>
  </w:num>
  <w:num w:numId="10">
    <w:abstractNumId w:val="22"/>
  </w:num>
  <w:num w:numId="11">
    <w:abstractNumId w:val="30"/>
  </w:num>
  <w:num w:numId="12">
    <w:abstractNumId w:val="21"/>
  </w:num>
  <w:num w:numId="13">
    <w:abstractNumId w:val="25"/>
  </w:num>
  <w:num w:numId="14">
    <w:abstractNumId w:val="27"/>
  </w:num>
  <w:num w:numId="15">
    <w:abstractNumId w:val="32"/>
  </w:num>
  <w:num w:numId="16">
    <w:abstractNumId w:val="3"/>
  </w:num>
  <w:num w:numId="17">
    <w:abstractNumId w:val="23"/>
  </w:num>
  <w:num w:numId="18">
    <w:abstractNumId w:val="0"/>
  </w:num>
  <w:num w:numId="19">
    <w:abstractNumId w:val="35"/>
  </w:num>
  <w:num w:numId="20">
    <w:abstractNumId w:val="17"/>
  </w:num>
  <w:num w:numId="21">
    <w:abstractNumId w:val="6"/>
  </w:num>
  <w:num w:numId="22">
    <w:abstractNumId w:val="5"/>
  </w:num>
  <w:num w:numId="23">
    <w:abstractNumId w:val="19"/>
  </w:num>
  <w:num w:numId="24">
    <w:abstractNumId w:val="8"/>
  </w:num>
  <w:num w:numId="25">
    <w:abstractNumId w:val="28"/>
  </w:num>
  <w:num w:numId="26">
    <w:abstractNumId w:val="20"/>
  </w:num>
  <w:num w:numId="27">
    <w:abstractNumId w:val="18"/>
  </w:num>
  <w:num w:numId="28">
    <w:abstractNumId w:val="26"/>
  </w:num>
  <w:num w:numId="29">
    <w:abstractNumId w:val="31"/>
  </w:num>
  <w:num w:numId="30">
    <w:abstractNumId w:val="1"/>
  </w:num>
  <w:num w:numId="31">
    <w:abstractNumId w:val="29"/>
  </w:num>
  <w:num w:numId="32">
    <w:abstractNumId w:val="4"/>
  </w:num>
  <w:num w:numId="33">
    <w:abstractNumId w:val="15"/>
  </w:num>
  <w:num w:numId="34">
    <w:abstractNumId w:val="13"/>
  </w:num>
  <w:num w:numId="35">
    <w:abstractNumId w:val="11"/>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FD7"/>
    <w:rsid w:val="0001469F"/>
    <w:rsid w:val="0002065B"/>
    <w:rsid w:val="00022C11"/>
    <w:rsid w:val="00025E90"/>
    <w:rsid w:val="000437FA"/>
    <w:rsid w:val="00056A7E"/>
    <w:rsid w:val="00062491"/>
    <w:rsid w:val="000625B2"/>
    <w:rsid w:val="00064D5B"/>
    <w:rsid w:val="0007249F"/>
    <w:rsid w:val="00074F2A"/>
    <w:rsid w:val="00076185"/>
    <w:rsid w:val="00080EDD"/>
    <w:rsid w:val="0008141E"/>
    <w:rsid w:val="00090B7A"/>
    <w:rsid w:val="0009383A"/>
    <w:rsid w:val="0009537C"/>
    <w:rsid w:val="00096181"/>
    <w:rsid w:val="000A3418"/>
    <w:rsid w:val="000A66F4"/>
    <w:rsid w:val="000B7832"/>
    <w:rsid w:val="000C272B"/>
    <w:rsid w:val="000C284E"/>
    <w:rsid w:val="000C2DBB"/>
    <w:rsid w:val="000C362C"/>
    <w:rsid w:val="000D635E"/>
    <w:rsid w:val="000D664C"/>
    <w:rsid w:val="000D6DF8"/>
    <w:rsid w:val="000E002A"/>
    <w:rsid w:val="000E1EC3"/>
    <w:rsid w:val="000E2F22"/>
    <w:rsid w:val="000F3C1C"/>
    <w:rsid w:val="00100AA9"/>
    <w:rsid w:val="001019DC"/>
    <w:rsid w:val="00101FDF"/>
    <w:rsid w:val="00103BAB"/>
    <w:rsid w:val="00103D99"/>
    <w:rsid w:val="00105332"/>
    <w:rsid w:val="0011317B"/>
    <w:rsid w:val="00113B84"/>
    <w:rsid w:val="00115B29"/>
    <w:rsid w:val="001227FC"/>
    <w:rsid w:val="00132756"/>
    <w:rsid w:val="00153006"/>
    <w:rsid w:val="001552EC"/>
    <w:rsid w:val="001575D8"/>
    <w:rsid w:val="00170A18"/>
    <w:rsid w:val="00172B60"/>
    <w:rsid w:val="0017415F"/>
    <w:rsid w:val="001748F0"/>
    <w:rsid w:val="00175CF6"/>
    <w:rsid w:val="00176CF6"/>
    <w:rsid w:val="00176FD7"/>
    <w:rsid w:val="00181FA8"/>
    <w:rsid w:val="00182253"/>
    <w:rsid w:val="001855AA"/>
    <w:rsid w:val="00185C19"/>
    <w:rsid w:val="00194D45"/>
    <w:rsid w:val="00195247"/>
    <w:rsid w:val="001A196D"/>
    <w:rsid w:val="001B3B59"/>
    <w:rsid w:val="001B500D"/>
    <w:rsid w:val="001C2ED7"/>
    <w:rsid w:val="001C4FF5"/>
    <w:rsid w:val="001C72D6"/>
    <w:rsid w:val="001D0D56"/>
    <w:rsid w:val="001D5F06"/>
    <w:rsid w:val="001D5FF5"/>
    <w:rsid w:val="001E1BE8"/>
    <w:rsid w:val="001E4855"/>
    <w:rsid w:val="001F5C43"/>
    <w:rsid w:val="002019D6"/>
    <w:rsid w:val="0021002E"/>
    <w:rsid w:val="00217F65"/>
    <w:rsid w:val="002207A8"/>
    <w:rsid w:val="002210E8"/>
    <w:rsid w:val="00225183"/>
    <w:rsid w:val="00225668"/>
    <w:rsid w:val="00232F08"/>
    <w:rsid w:val="00233479"/>
    <w:rsid w:val="00233D6C"/>
    <w:rsid w:val="002355A3"/>
    <w:rsid w:val="00242AD2"/>
    <w:rsid w:val="00244C0C"/>
    <w:rsid w:val="002458A0"/>
    <w:rsid w:val="00252604"/>
    <w:rsid w:val="00257D1A"/>
    <w:rsid w:val="00261D0D"/>
    <w:rsid w:val="00265D17"/>
    <w:rsid w:val="0027531F"/>
    <w:rsid w:val="002807FE"/>
    <w:rsid w:val="00284577"/>
    <w:rsid w:val="00286223"/>
    <w:rsid w:val="00287A8E"/>
    <w:rsid w:val="00290091"/>
    <w:rsid w:val="00291A65"/>
    <w:rsid w:val="0029454D"/>
    <w:rsid w:val="002960FC"/>
    <w:rsid w:val="002960FE"/>
    <w:rsid w:val="00297081"/>
    <w:rsid w:val="002A5D7D"/>
    <w:rsid w:val="002A6439"/>
    <w:rsid w:val="002A67D5"/>
    <w:rsid w:val="002A6D52"/>
    <w:rsid w:val="002A75F0"/>
    <w:rsid w:val="002B1AA9"/>
    <w:rsid w:val="002B246B"/>
    <w:rsid w:val="002B5C01"/>
    <w:rsid w:val="002C12B6"/>
    <w:rsid w:val="002C25FF"/>
    <w:rsid w:val="002D138E"/>
    <w:rsid w:val="002D13E4"/>
    <w:rsid w:val="002D3E90"/>
    <w:rsid w:val="002D6DF0"/>
    <w:rsid w:val="002F217B"/>
    <w:rsid w:val="002F3FD1"/>
    <w:rsid w:val="002F5438"/>
    <w:rsid w:val="002F54F4"/>
    <w:rsid w:val="002F7932"/>
    <w:rsid w:val="003008E4"/>
    <w:rsid w:val="00301AC8"/>
    <w:rsid w:val="00304127"/>
    <w:rsid w:val="00306392"/>
    <w:rsid w:val="003141D0"/>
    <w:rsid w:val="003263DE"/>
    <w:rsid w:val="00331CD3"/>
    <w:rsid w:val="00335BB0"/>
    <w:rsid w:val="00337913"/>
    <w:rsid w:val="00341B68"/>
    <w:rsid w:val="003441D2"/>
    <w:rsid w:val="003449D9"/>
    <w:rsid w:val="003472FD"/>
    <w:rsid w:val="0035624C"/>
    <w:rsid w:val="00360A23"/>
    <w:rsid w:val="00362126"/>
    <w:rsid w:val="00375042"/>
    <w:rsid w:val="00381D7E"/>
    <w:rsid w:val="00394ECA"/>
    <w:rsid w:val="003B113C"/>
    <w:rsid w:val="003B12EC"/>
    <w:rsid w:val="003B4105"/>
    <w:rsid w:val="003B7B2B"/>
    <w:rsid w:val="003C2E6C"/>
    <w:rsid w:val="003C3F69"/>
    <w:rsid w:val="003C56E6"/>
    <w:rsid w:val="003D1406"/>
    <w:rsid w:val="003D4B54"/>
    <w:rsid w:val="003E092C"/>
    <w:rsid w:val="003E6C75"/>
    <w:rsid w:val="003F10B0"/>
    <w:rsid w:val="003F5712"/>
    <w:rsid w:val="003F71DA"/>
    <w:rsid w:val="003F7DC7"/>
    <w:rsid w:val="00404F0B"/>
    <w:rsid w:val="00410530"/>
    <w:rsid w:val="0042028E"/>
    <w:rsid w:val="00424711"/>
    <w:rsid w:val="00431AAF"/>
    <w:rsid w:val="00432E5B"/>
    <w:rsid w:val="00437B8B"/>
    <w:rsid w:val="004408D7"/>
    <w:rsid w:val="0044105F"/>
    <w:rsid w:val="004415C2"/>
    <w:rsid w:val="00441E1A"/>
    <w:rsid w:val="00447811"/>
    <w:rsid w:val="00452F4C"/>
    <w:rsid w:val="00460B68"/>
    <w:rsid w:val="004647AF"/>
    <w:rsid w:val="004675CD"/>
    <w:rsid w:val="004765EE"/>
    <w:rsid w:val="00480A4E"/>
    <w:rsid w:val="004831EA"/>
    <w:rsid w:val="00486192"/>
    <w:rsid w:val="00487891"/>
    <w:rsid w:val="00490090"/>
    <w:rsid w:val="0049434B"/>
    <w:rsid w:val="004A1786"/>
    <w:rsid w:val="004A1B68"/>
    <w:rsid w:val="004A2115"/>
    <w:rsid w:val="004A2B86"/>
    <w:rsid w:val="004A50C6"/>
    <w:rsid w:val="004A5F9C"/>
    <w:rsid w:val="004A7078"/>
    <w:rsid w:val="004B0F1A"/>
    <w:rsid w:val="004B1912"/>
    <w:rsid w:val="004B27FF"/>
    <w:rsid w:val="004B2C78"/>
    <w:rsid w:val="004B5E9A"/>
    <w:rsid w:val="004B7F8B"/>
    <w:rsid w:val="004C5FA0"/>
    <w:rsid w:val="004C62B1"/>
    <w:rsid w:val="004D3BF1"/>
    <w:rsid w:val="004D42E5"/>
    <w:rsid w:val="004D4BEC"/>
    <w:rsid w:val="004D71F2"/>
    <w:rsid w:val="004E1615"/>
    <w:rsid w:val="004E2255"/>
    <w:rsid w:val="004F039E"/>
    <w:rsid w:val="004F0C71"/>
    <w:rsid w:val="004F34C3"/>
    <w:rsid w:val="00504413"/>
    <w:rsid w:val="00504544"/>
    <w:rsid w:val="00510B68"/>
    <w:rsid w:val="00515F72"/>
    <w:rsid w:val="00520A64"/>
    <w:rsid w:val="005210B4"/>
    <w:rsid w:val="0052371C"/>
    <w:rsid w:val="00523E9A"/>
    <w:rsid w:val="005325F0"/>
    <w:rsid w:val="00535C5E"/>
    <w:rsid w:val="00540962"/>
    <w:rsid w:val="00546269"/>
    <w:rsid w:val="0054663A"/>
    <w:rsid w:val="00550D55"/>
    <w:rsid w:val="005525CE"/>
    <w:rsid w:val="00554007"/>
    <w:rsid w:val="00554B33"/>
    <w:rsid w:val="00556853"/>
    <w:rsid w:val="00563F4A"/>
    <w:rsid w:val="00565A89"/>
    <w:rsid w:val="00567241"/>
    <w:rsid w:val="005711E8"/>
    <w:rsid w:val="00581918"/>
    <w:rsid w:val="00582922"/>
    <w:rsid w:val="0058784E"/>
    <w:rsid w:val="005931FA"/>
    <w:rsid w:val="005A2547"/>
    <w:rsid w:val="005A5285"/>
    <w:rsid w:val="005A7845"/>
    <w:rsid w:val="005B2673"/>
    <w:rsid w:val="005B37E0"/>
    <w:rsid w:val="005B6F8B"/>
    <w:rsid w:val="005C3AC3"/>
    <w:rsid w:val="005C6A62"/>
    <w:rsid w:val="005D0714"/>
    <w:rsid w:val="005D239F"/>
    <w:rsid w:val="005D2A2F"/>
    <w:rsid w:val="005D5AE9"/>
    <w:rsid w:val="005E237E"/>
    <w:rsid w:val="005F066A"/>
    <w:rsid w:val="00607188"/>
    <w:rsid w:val="00610E1B"/>
    <w:rsid w:val="00614CE1"/>
    <w:rsid w:val="00616091"/>
    <w:rsid w:val="00620B20"/>
    <w:rsid w:val="0062310C"/>
    <w:rsid w:val="006244FA"/>
    <w:rsid w:val="00624B99"/>
    <w:rsid w:val="00630D73"/>
    <w:rsid w:val="0063238D"/>
    <w:rsid w:val="00634328"/>
    <w:rsid w:val="00635090"/>
    <w:rsid w:val="006351C4"/>
    <w:rsid w:val="0063611A"/>
    <w:rsid w:val="00645E08"/>
    <w:rsid w:val="00651B7A"/>
    <w:rsid w:val="006547E6"/>
    <w:rsid w:val="00654BBF"/>
    <w:rsid w:val="00656F28"/>
    <w:rsid w:val="00673BD5"/>
    <w:rsid w:val="0067480F"/>
    <w:rsid w:val="006753A2"/>
    <w:rsid w:val="00675878"/>
    <w:rsid w:val="00676938"/>
    <w:rsid w:val="006814F5"/>
    <w:rsid w:val="00681F6F"/>
    <w:rsid w:val="00682305"/>
    <w:rsid w:val="00684FDE"/>
    <w:rsid w:val="00691F18"/>
    <w:rsid w:val="00694D86"/>
    <w:rsid w:val="006959CC"/>
    <w:rsid w:val="006A411F"/>
    <w:rsid w:val="006A4F4B"/>
    <w:rsid w:val="006A5885"/>
    <w:rsid w:val="006B5A44"/>
    <w:rsid w:val="006C0A92"/>
    <w:rsid w:val="006C1B61"/>
    <w:rsid w:val="006C2B6A"/>
    <w:rsid w:val="006C344B"/>
    <w:rsid w:val="006C5F79"/>
    <w:rsid w:val="006C6B8D"/>
    <w:rsid w:val="006D79AB"/>
    <w:rsid w:val="006E2601"/>
    <w:rsid w:val="006E2B11"/>
    <w:rsid w:val="006E4499"/>
    <w:rsid w:val="006E52BE"/>
    <w:rsid w:val="006F1E0D"/>
    <w:rsid w:val="006F220B"/>
    <w:rsid w:val="007067B1"/>
    <w:rsid w:val="00712920"/>
    <w:rsid w:val="0072468C"/>
    <w:rsid w:val="007301AA"/>
    <w:rsid w:val="007404C5"/>
    <w:rsid w:val="00743A10"/>
    <w:rsid w:val="007578EA"/>
    <w:rsid w:val="00765899"/>
    <w:rsid w:val="0078299C"/>
    <w:rsid w:val="00784D3A"/>
    <w:rsid w:val="007951D2"/>
    <w:rsid w:val="007A0B06"/>
    <w:rsid w:val="007A34A1"/>
    <w:rsid w:val="007B0CFB"/>
    <w:rsid w:val="007B3E3F"/>
    <w:rsid w:val="007B5327"/>
    <w:rsid w:val="007B5942"/>
    <w:rsid w:val="007C53E6"/>
    <w:rsid w:val="007C5828"/>
    <w:rsid w:val="007D2611"/>
    <w:rsid w:val="007D3F7D"/>
    <w:rsid w:val="007D5AB2"/>
    <w:rsid w:val="007D5EC6"/>
    <w:rsid w:val="007D7FA8"/>
    <w:rsid w:val="007E0256"/>
    <w:rsid w:val="007E4A8A"/>
    <w:rsid w:val="007F3C0A"/>
    <w:rsid w:val="007F4FD7"/>
    <w:rsid w:val="007F6BB0"/>
    <w:rsid w:val="008007B4"/>
    <w:rsid w:val="00803B73"/>
    <w:rsid w:val="008139CA"/>
    <w:rsid w:val="00813A27"/>
    <w:rsid w:val="00822694"/>
    <w:rsid w:val="00823108"/>
    <w:rsid w:val="00823A5C"/>
    <w:rsid w:val="00823B68"/>
    <w:rsid w:val="0082664E"/>
    <w:rsid w:val="00830094"/>
    <w:rsid w:val="008400E8"/>
    <w:rsid w:val="00841FEB"/>
    <w:rsid w:val="0084374B"/>
    <w:rsid w:val="008469B6"/>
    <w:rsid w:val="00846A74"/>
    <w:rsid w:val="00846B34"/>
    <w:rsid w:val="008518C4"/>
    <w:rsid w:val="00853E6F"/>
    <w:rsid w:val="00853F0A"/>
    <w:rsid w:val="00855F51"/>
    <w:rsid w:val="00861385"/>
    <w:rsid w:val="00864D53"/>
    <w:rsid w:val="008659D2"/>
    <w:rsid w:val="00873429"/>
    <w:rsid w:val="00874F69"/>
    <w:rsid w:val="00875110"/>
    <w:rsid w:val="008817F3"/>
    <w:rsid w:val="008840FF"/>
    <w:rsid w:val="00885650"/>
    <w:rsid w:val="00885A5F"/>
    <w:rsid w:val="00886866"/>
    <w:rsid w:val="00891CE3"/>
    <w:rsid w:val="00894B5E"/>
    <w:rsid w:val="008A15F7"/>
    <w:rsid w:val="008A2776"/>
    <w:rsid w:val="008A36C5"/>
    <w:rsid w:val="008A47E8"/>
    <w:rsid w:val="008A6636"/>
    <w:rsid w:val="008A7B78"/>
    <w:rsid w:val="008C68C7"/>
    <w:rsid w:val="008C76EB"/>
    <w:rsid w:val="008D1538"/>
    <w:rsid w:val="008D1567"/>
    <w:rsid w:val="008D2AF6"/>
    <w:rsid w:val="008D4072"/>
    <w:rsid w:val="008D4FA7"/>
    <w:rsid w:val="008D5A27"/>
    <w:rsid w:val="008D6673"/>
    <w:rsid w:val="008E033D"/>
    <w:rsid w:val="008E1370"/>
    <w:rsid w:val="008E2EC5"/>
    <w:rsid w:val="008E770E"/>
    <w:rsid w:val="008F28D4"/>
    <w:rsid w:val="008F5052"/>
    <w:rsid w:val="008F7446"/>
    <w:rsid w:val="00912765"/>
    <w:rsid w:val="00913088"/>
    <w:rsid w:val="00914CFD"/>
    <w:rsid w:val="009211A6"/>
    <w:rsid w:val="00921907"/>
    <w:rsid w:val="00922B63"/>
    <w:rsid w:val="00926F58"/>
    <w:rsid w:val="00927293"/>
    <w:rsid w:val="0093392C"/>
    <w:rsid w:val="00935717"/>
    <w:rsid w:val="00936220"/>
    <w:rsid w:val="0094020F"/>
    <w:rsid w:val="009428A1"/>
    <w:rsid w:val="009458E8"/>
    <w:rsid w:val="009500AA"/>
    <w:rsid w:val="00950B35"/>
    <w:rsid w:val="00955F8B"/>
    <w:rsid w:val="00956D4B"/>
    <w:rsid w:val="009720FF"/>
    <w:rsid w:val="00972B8D"/>
    <w:rsid w:val="0097615E"/>
    <w:rsid w:val="00980500"/>
    <w:rsid w:val="009808A2"/>
    <w:rsid w:val="00982D89"/>
    <w:rsid w:val="00983D46"/>
    <w:rsid w:val="00990E7C"/>
    <w:rsid w:val="00997F55"/>
    <w:rsid w:val="009A0837"/>
    <w:rsid w:val="009A660D"/>
    <w:rsid w:val="009B359C"/>
    <w:rsid w:val="009B4056"/>
    <w:rsid w:val="009D6415"/>
    <w:rsid w:val="009E0AAE"/>
    <w:rsid w:val="009E7A38"/>
    <w:rsid w:val="009F1997"/>
    <w:rsid w:val="009F41BB"/>
    <w:rsid w:val="00A043C8"/>
    <w:rsid w:val="00A049E8"/>
    <w:rsid w:val="00A04FCC"/>
    <w:rsid w:val="00A1357A"/>
    <w:rsid w:val="00A1784B"/>
    <w:rsid w:val="00A235D3"/>
    <w:rsid w:val="00A306A5"/>
    <w:rsid w:val="00A37ED4"/>
    <w:rsid w:val="00A4113A"/>
    <w:rsid w:val="00A43F50"/>
    <w:rsid w:val="00A472A8"/>
    <w:rsid w:val="00A538A1"/>
    <w:rsid w:val="00A551B5"/>
    <w:rsid w:val="00A55889"/>
    <w:rsid w:val="00A63115"/>
    <w:rsid w:val="00A731AA"/>
    <w:rsid w:val="00A768ED"/>
    <w:rsid w:val="00A806BB"/>
    <w:rsid w:val="00A85FCB"/>
    <w:rsid w:val="00A904B0"/>
    <w:rsid w:val="00A92EDB"/>
    <w:rsid w:val="00A92EE2"/>
    <w:rsid w:val="00AA6987"/>
    <w:rsid w:val="00AB03B8"/>
    <w:rsid w:val="00AB165C"/>
    <w:rsid w:val="00AB19DB"/>
    <w:rsid w:val="00AB2A70"/>
    <w:rsid w:val="00AB43C6"/>
    <w:rsid w:val="00AB76EC"/>
    <w:rsid w:val="00AC3C45"/>
    <w:rsid w:val="00AC6483"/>
    <w:rsid w:val="00AD0A75"/>
    <w:rsid w:val="00AD1D4E"/>
    <w:rsid w:val="00AE1847"/>
    <w:rsid w:val="00AE190B"/>
    <w:rsid w:val="00AE4380"/>
    <w:rsid w:val="00AF16F1"/>
    <w:rsid w:val="00AF304C"/>
    <w:rsid w:val="00AF5C08"/>
    <w:rsid w:val="00B01643"/>
    <w:rsid w:val="00B0194D"/>
    <w:rsid w:val="00B01DAF"/>
    <w:rsid w:val="00B06BE7"/>
    <w:rsid w:val="00B104EE"/>
    <w:rsid w:val="00B11A3C"/>
    <w:rsid w:val="00B167C1"/>
    <w:rsid w:val="00B25EB8"/>
    <w:rsid w:val="00B26D61"/>
    <w:rsid w:val="00B26DF7"/>
    <w:rsid w:val="00B35838"/>
    <w:rsid w:val="00B361DB"/>
    <w:rsid w:val="00B37ED3"/>
    <w:rsid w:val="00B474B7"/>
    <w:rsid w:val="00B4757B"/>
    <w:rsid w:val="00B5180A"/>
    <w:rsid w:val="00B51D70"/>
    <w:rsid w:val="00B52477"/>
    <w:rsid w:val="00B60435"/>
    <w:rsid w:val="00B62E42"/>
    <w:rsid w:val="00B718C1"/>
    <w:rsid w:val="00B759F5"/>
    <w:rsid w:val="00B76FC4"/>
    <w:rsid w:val="00B9082F"/>
    <w:rsid w:val="00B917C1"/>
    <w:rsid w:val="00B94FD8"/>
    <w:rsid w:val="00B97472"/>
    <w:rsid w:val="00BA5AF8"/>
    <w:rsid w:val="00BB068A"/>
    <w:rsid w:val="00BB0BF2"/>
    <w:rsid w:val="00BB1A09"/>
    <w:rsid w:val="00BC0109"/>
    <w:rsid w:val="00BC468B"/>
    <w:rsid w:val="00BC5A1F"/>
    <w:rsid w:val="00BC7A35"/>
    <w:rsid w:val="00BD184A"/>
    <w:rsid w:val="00BD2F09"/>
    <w:rsid w:val="00BD3564"/>
    <w:rsid w:val="00BD5D99"/>
    <w:rsid w:val="00BD6BAC"/>
    <w:rsid w:val="00BE1DD2"/>
    <w:rsid w:val="00BE4988"/>
    <w:rsid w:val="00BE7870"/>
    <w:rsid w:val="00BF04C5"/>
    <w:rsid w:val="00BF3119"/>
    <w:rsid w:val="00BF46D1"/>
    <w:rsid w:val="00BF7AEA"/>
    <w:rsid w:val="00C0527A"/>
    <w:rsid w:val="00C11679"/>
    <w:rsid w:val="00C12944"/>
    <w:rsid w:val="00C142DE"/>
    <w:rsid w:val="00C14397"/>
    <w:rsid w:val="00C35E35"/>
    <w:rsid w:val="00C449FD"/>
    <w:rsid w:val="00C44DC2"/>
    <w:rsid w:val="00C45BD1"/>
    <w:rsid w:val="00C50960"/>
    <w:rsid w:val="00C51A7C"/>
    <w:rsid w:val="00C51B50"/>
    <w:rsid w:val="00C53EE1"/>
    <w:rsid w:val="00C54D3C"/>
    <w:rsid w:val="00C56005"/>
    <w:rsid w:val="00C57E76"/>
    <w:rsid w:val="00C65D3C"/>
    <w:rsid w:val="00C66F14"/>
    <w:rsid w:val="00C704B4"/>
    <w:rsid w:val="00C771A3"/>
    <w:rsid w:val="00C774E7"/>
    <w:rsid w:val="00C8294E"/>
    <w:rsid w:val="00C865A8"/>
    <w:rsid w:val="00C87FD9"/>
    <w:rsid w:val="00C90CA2"/>
    <w:rsid w:val="00C937A0"/>
    <w:rsid w:val="00CA051E"/>
    <w:rsid w:val="00CA1917"/>
    <w:rsid w:val="00CA26A5"/>
    <w:rsid w:val="00CA61B9"/>
    <w:rsid w:val="00CB5B68"/>
    <w:rsid w:val="00CB610E"/>
    <w:rsid w:val="00CC258C"/>
    <w:rsid w:val="00CC32B8"/>
    <w:rsid w:val="00CC76E7"/>
    <w:rsid w:val="00CD6FDF"/>
    <w:rsid w:val="00CE4466"/>
    <w:rsid w:val="00CE7EDA"/>
    <w:rsid w:val="00CF1BAA"/>
    <w:rsid w:val="00CF2727"/>
    <w:rsid w:val="00CF2E21"/>
    <w:rsid w:val="00CF3FE6"/>
    <w:rsid w:val="00CF73C9"/>
    <w:rsid w:val="00D0007C"/>
    <w:rsid w:val="00D0420C"/>
    <w:rsid w:val="00D05E96"/>
    <w:rsid w:val="00D16AD6"/>
    <w:rsid w:val="00D17B45"/>
    <w:rsid w:val="00D201E5"/>
    <w:rsid w:val="00D32D51"/>
    <w:rsid w:val="00D367AA"/>
    <w:rsid w:val="00D44ACA"/>
    <w:rsid w:val="00D52FD4"/>
    <w:rsid w:val="00D53A51"/>
    <w:rsid w:val="00D63095"/>
    <w:rsid w:val="00D66EE6"/>
    <w:rsid w:val="00D6751E"/>
    <w:rsid w:val="00D71AF6"/>
    <w:rsid w:val="00D72E06"/>
    <w:rsid w:val="00D745FC"/>
    <w:rsid w:val="00D77D1F"/>
    <w:rsid w:val="00D83424"/>
    <w:rsid w:val="00D876A1"/>
    <w:rsid w:val="00D87785"/>
    <w:rsid w:val="00D931B7"/>
    <w:rsid w:val="00D938CF"/>
    <w:rsid w:val="00DA640C"/>
    <w:rsid w:val="00DA7275"/>
    <w:rsid w:val="00DB08C7"/>
    <w:rsid w:val="00DB373C"/>
    <w:rsid w:val="00DB558A"/>
    <w:rsid w:val="00DB66A6"/>
    <w:rsid w:val="00DB682F"/>
    <w:rsid w:val="00DC40C2"/>
    <w:rsid w:val="00DC5303"/>
    <w:rsid w:val="00DC69BF"/>
    <w:rsid w:val="00DC69E9"/>
    <w:rsid w:val="00DC778D"/>
    <w:rsid w:val="00DC79C3"/>
    <w:rsid w:val="00DC7BBC"/>
    <w:rsid w:val="00DD0DE3"/>
    <w:rsid w:val="00DD3144"/>
    <w:rsid w:val="00DD5D19"/>
    <w:rsid w:val="00DE7788"/>
    <w:rsid w:val="00DE7D9F"/>
    <w:rsid w:val="00DF0C90"/>
    <w:rsid w:val="00DF0D9E"/>
    <w:rsid w:val="00DF24D4"/>
    <w:rsid w:val="00DF4E1F"/>
    <w:rsid w:val="00DF50F1"/>
    <w:rsid w:val="00DF52C8"/>
    <w:rsid w:val="00DF7DE1"/>
    <w:rsid w:val="00E021E3"/>
    <w:rsid w:val="00E03BA5"/>
    <w:rsid w:val="00E07A82"/>
    <w:rsid w:val="00E1045B"/>
    <w:rsid w:val="00E11122"/>
    <w:rsid w:val="00E17D2A"/>
    <w:rsid w:val="00E2439D"/>
    <w:rsid w:val="00E27E68"/>
    <w:rsid w:val="00E34023"/>
    <w:rsid w:val="00E34ADB"/>
    <w:rsid w:val="00E37EA0"/>
    <w:rsid w:val="00E40810"/>
    <w:rsid w:val="00E41D30"/>
    <w:rsid w:val="00E823D5"/>
    <w:rsid w:val="00E93D73"/>
    <w:rsid w:val="00EA2947"/>
    <w:rsid w:val="00EA3267"/>
    <w:rsid w:val="00EB4E73"/>
    <w:rsid w:val="00EB5FCB"/>
    <w:rsid w:val="00EB7FF1"/>
    <w:rsid w:val="00EC6890"/>
    <w:rsid w:val="00ED225F"/>
    <w:rsid w:val="00ED3E95"/>
    <w:rsid w:val="00ED6D79"/>
    <w:rsid w:val="00EE00AA"/>
    <w:rsid w:val="00EE0803"/>
    <w:rsid w:val="00EF1FCC"/>
    <w:rsid w:val="00EF399A"/>
    <w:rsid w:val="00EF7895"/>
    <w:rsid w:val="00F04B83"/>
    <w:rsid w:val="00F269C5"/>
    <w:rsid w:val="00F2751E"/>
    <w:rsid w:val="00F32C7C"/>
    <w:rsid w:val="00F341AE"/>
    <w:rsid w:val="00F418D2"/>
    <w:rsid w:val="00F5172D"/>
    <w:rsid w:val="00F53B8E"/>
    <w:rsid w:val="00F57973"/>
    <w:rsid w:val="00F623F1"/>
    <w:rsid w:val="00F63866"/>
    <w:rsid w:val="00F65B56"/>
    <w:rsid w:val="00F669A6"/>
    <w:rsid w:val="00F672F9"/>
    <w:rsid w:val="00F71287"/>
    <w:rsid w:val="00F71316"/>
    <w:rsid w:val="00F861F2"/>
    <w:rsid w:val="00F86814"/>
    <w:rsid w:val="00F878B9"/>
    <w:rsid w:val="00F9311D"/>
    <w:rsid w:val="00FA1C3C"/>
    <w:rsid w:val="00FA34CD"/>
    <w:rsid w:val="00FA35C4"/>
    <w:rsid w:val="00FA58FD"/>
    <w:rsid w:val="00FA7CB4"/>
    <w:rsid w:val="00FB6E26"/>
    <w:rsid w:val="00FB7F74"/>
    <w:rsid w:val="00FC6769"/>
    <w:rsid w:val="00FD5200"/>
    <w:rsid w:val="00FE4668"/>
    <w:rsid w:val="00FE7B81"/>
    <w:rsid w:val="00FF5F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5169D2B-A4BF-4CF1-8769-9E2CF71ED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hyperlink" Target="http://journal.frontiersin.org/article/10.3389/fninf.2015.00016/full" TargetMode="Externa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styles" Target="styles.xml"/><Relationship Id="rId16" Type="http://schemas.openxmlformats.org/officeDocument/2006/relationships/hyperlink" Target="https://bitbucket.org/tmullen/cleanline" TargetMode="Externa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hyperlink" Target="https://www.mathworks.com/help/matlab/cell-arrays.html"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en.wikipedia.org/wiki/Mains_electricity_by_country"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hyperlink" Target="https://github.com/irenne/MARA" TargetMode="External"/><Relationship Id="rId51"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TotalTime>
  <Pages>55</Pages>
  <Words>13783</Words>
  <Characters>78564</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Adriana Mendez Leal</cp:lastModifiedBy>
  <cp:revision>4</cp:revision>
  <cp:lastPrinted>2017-09-29T17:03:00Z</cp:lastPrinted>
  <dcterms:created xsi:type="dcterms:W3CDTF">2017-09-29T22:24:00Z</dcterms:created>
  <dcterms:modified xsi:type="dcterms:W3CDTF">2017-09-29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